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317C7F4" w14:textId="77777777" w:rsidR="00675D79" w:rsidRDefault="00FF0FD1" w:rsidP="0020189C">
      <w:pPr>
        <w:spacing w:before="120"/>
        <w:rPr>
          <w:b/>
          <w:bCs/>
        </w:rPr>
      </w:pPr>
      <w:r>
        <w:rPr>
          <w:b/>
          <w:bCs/>
        </w:rPr>
        <w:t>ABSTRACT</w:t>
      </w:r>
    </w:p>
    <w:p w14:paraId="625EAFC9" w14:textId="128BB2D1" w:rsidR="00FF0FD1" w:rsidRPr="00AF2042" w:rsidRDefault="00FF0FD1" w:rsidP="00D72C91">
      <w:pPr>
        <w:spacing w:before="120" w:line="240" w:lineRule="auto"/>
      </w:pPr>
      <w:r>
        <w:rPr>
          <w:b/>
          <w:bCs/>
        </w:rPr>
        <w:t xml:space="preserve">Objective: </w:t>
      </w:r>
      <w:r>
        <w:t>To</w:t>
      </w:r>
      <w:r w:rsidRPr="00675D79">
        <w:t xml:space="preserve"> </w:t>
      </w:r>
      <w:r>
        <w:t>determine</w:t>
      </w:r>
      <w:r w:rsidRPr="00675D79">
        <w:t xml:space="preserve"> the validity of </w:t>
      </w:r>
      <w:r>
        <w:t>palliative care</w:t>
      </w:r>
      <w:r w:rsidRPr="00675D79">
        <w:t xml:space="preserve"> </w:t>
      </w:r>
      <w:del w:id="0" w:author="Microsoft Office User" w:date="2020-09-15T19:31:00Z">
        <w:r w:rsidRPr="00675D79">
          <w:delText>billing</w:delText>
        </w:r>
      </w:del>
      <w:ins w:id="1" w:author="Microsoft Office User" w:date="2020-09-15T19:31:00Z">
        <w:r w:rsidR="00655AA2">
          <w:t>administrative</w:t>
        </w:r>
      </w:ins>
      <w:r w:rsidR="00094D98">
        <w:t xml:space="preserve"> </w:t>
      </w:r>
      <w:r w:rsidRPr="00675D79">
        <w:t>code</w:t>
      </w:r>
      <w:r>
        <w:t>s (</w:t>
      </w:r>
      <w:r w:rsidRPr="00A1015B">
        <w:t xml:space="preserve">V66.7 and </w:t>
      </w:r>
      <w:r w:rsidRPr="00E2522C">
        <w:t>Z51.5</w:t>
      </w:r>
      <w:r>
        <w:t>)</w:t>
      </w:r>
      <w:r w:rsidRPr="00675D79">
        <w:t xml:space="preserve"> </w:t>
      </w:r>
      <w:r>
        <w:t>among critically ill pediatric patients</w:t>
      </w:r>
      <w:r w:rsidRPr="00675D79">
        <w:t xml:space="preserve">. </w:t>
      </w:r>
    </w:p>
    <w:p w14:paraId="658A8B2F" w14:textId="77777777" w:rsidR="00FF0FD1" w:rsidRPr="00AF2042" w:rsidRDefault="00FF0FD1" w:rsidP="00D72C91">
      <w:pPr>
        <w:spacing w:before="120" w:line="240" w:lineRule="auto"/>
      </w:pPr>
      <w:r>
        <w:rPr>
          <w:b/>
          <w:bCs/>
        </w:rPr>
        <w:t xml:space="preserve">Patients and Methods: </w:t>
      </w:r>
      <w:r>
        <w:t>This single-center r</w:t>
      </w:r>
      <w:r w:rsidRPr="00675D79">
        <w:t xml:space="preserve">etrospective </w:t>
      </w:r>
      <w:r>
        <w:t>c</w:t>
      </w:r>
      <w:r w:rsidRPr="00675D79">
        <w:t xml:space="preserve">ohort </w:t>
      </w:r>
      <w:r>
        <w:t>s</w:t>
      </w:r>
      <w:r w:rsidRPr="00675D79">
        <w:t>tudy</w:t>
      </w:r>
      <w:r>
        <w:t xml:space="preserve"> includ</w:t>
      </w:r>
      <w:r w:rsidR="00113CC5">
        <w:t>ed</w:t>
      </w:r>
      <w:r>
        <w:t xml:space="preserve"> a</w:t>
      </w:r>
      <w:r w:rsidRPr="00AD39B3">
        <w:t xml:space="preserve">ll </w:t>
      </w:r>
      <w:r>
        <w:t xml:space="preserve">hospitalizations with a </w:t>
      </w:r>
      <w:r w:rsidRPr="00675D79">
        <w:t>pediatric intensive care unit</w:t>
      </w:r>
      <w:r>
        <w:t xml:space="preserve"> </w:t>
      </w:r>
      <w:r w:rsidR="00FD777A">
        <w:t xml:space="preserve">(PICU) </w:t>
      </w:r>
      <w:r>
        <w:t xml:space="preserve">admission </w:t>
      </w:r>
      <w:r w:rsidRPr="00675D79">
        <w:t>between</w:t>
      </w:r>
      <w:r>
        <w:t xml:space="preserve"> March</w:t>
      </w:r>
      <w:r w:rsidRPr="00675D79">
        <w:t xml:space="preserve"> 2016 and March 2018.</w:t>
      </w:r>
      <w:r>
        <w:t xml:space="preserve"> </w:t>
      </w:r>
      <w:r w:rsidRPr="00675D79">
        <w:t>Sensitivity</w:t>
      </w:r>
      <w:r>
        <w:t xml:space="preserve">, </w:t>
      </w:r>
      <w:r w:rsidRPr="00675D79">
        <w:t>specificity</w:t>
      </w:r>
      <w:r>
        <w:t>, positive and negative predictive values</w:t>
      </w:r>
      <w:r w:rsidRPr="00675D79">
        <w:t xml:space="preserve"> of the</w:t>
      </w:r>
      <w:r>
        <w:t xml:space="preserve"> relevant codes</w:t>
      </w:r>
      <w:r w:rsidRPr="00675D79">
        <w:t xml:space="preserve"> </w:t>
      </w:r>
      <w:r>
        <w:t>were estimated using a</w:t>
      </w:r>
      <w:r w:rsidRPr="00675D79">
        <w:t xml:space="preserve"> </w:t>
      </w:r>
      <w:r>
        <w:t xml:space="preserve">gold standard of </w:t>
      </w:r>
      <w:r w:rsidR="00F96993">
        <w:t xml:space="preserve">a </w:t>
      </w:r>
      <w:r>
        <w:t xml:space="preserve">local </w:t>
      </w:r>
      <w:r w:rsidR="00F96993">
        <w:t>palliative care</w:t>
      </w:r>
      <w:r>
        <w:t xml:space="preserve"> registry</w:t>
      </w:r>
      <w:r w:rsidRPr="00675D79">
        <w:t>.</w:t>
      </w:r>
    </w:p>
    <w:p w14:paraId="0F0A69C3" w14:textId="05C286B3" w:rsidR="00FF0FD1" w:rsidRPr="00675D79" w:rsidRDefault="00FF0FD1" w:rsidP="00D72C91">
      <w:pPr>
        <w:spacing w:before="120" w:line="240" w:lineRule="auto"/>
      </w:pPr>
      <w:r>
        <w:rPr>
          <w:b/>
          <w:bCs/>
        </w:rPr>
        <w:t xml:space="preserve">Results: </w:t>
      </w:r>
      <w:r>
        <w:t xml:space="preserve">During the study period, </w:t>
      </w:r>
      <w:r w:rsidRPr="00675D79">
        <w:t>4,6</w:t>
      </w:r>
      <w:r>
        <w:t>70</w:t>
      </w:r>
      <w:r w:rsidRPr="00675D79">
        <w:t xml:space="preserve"> hospitalizations were included.</w:t>
      </w:r>
      <w:r>
        <w:t xml:space="preserve"> </w:t>
      </w:r>
      <w:r w:rsidRPr="00675D79">
        <w:t xml:space="preserve">The median </w:t>
      </w:r>
      <w:r w:rsidR="00F96993">
        <w:t xml:space="preserve">admission </w:t>
      </w:r>
      <w:r w:rsidRPr="00675D79">
        <w:t>age was 5 years [IQR 1.5-12.9</w:t>
      </w:r>
      <w:del w:id="2" w:author="Microsoft Office User" w:date="2020-09-15T19:31:00Z">
        <w:r w:rsidRPr="00675D79">
          <w:delText>]</w:delText>
        </w:r>
        <w:r w:rsidR="00F96993">
          <w:delText>,</w:delText>
        </w:r>
      </w:del>
      <w:ins w:id="3" w:author="Microsoft Office User" w:date="2020-09-15T19:31:00Z">
        <w:r w:rsidRPr="00675D79">
          <w:t>]</w:t>
        </w:r>
      </w:ins>
      <w:r w:rsidR="00F96993">
        <w:t xml:space="preserve"> with 55% having at least one complex chronic condition. The</w:t>
      </w:r>
      <w:r w:rsidRPr="00675D79">
        <w:t xml:space="preserve"> median length of </w:t>
      </w:r>
      <w:r w:rsidR="00FD777A">
        <w:t xml:space="preserve">PICU </w:t>
      </w:r>
      <w:r w:rsidRPr="00675D79">
        <w:t>stay was 1.</w:t>
      </w:r>
      <w:r>
        <w:t xml:space="preserve">8 days </w:t>
      </w:r>
      <w:r w:rsidRPr="00675D79">
        <w:t>[IQR 1-3.</w:t>
      </w:r>
      <w:r>
        <w:t>4</w:t>
      </w:r>
      <w:r w:rsidRPr="00675D79">
        <w:t xml:space="preserve">] and </w:t>
      </w:r>
      <w:del w:id="4" w:author="Microsoft Office User" w:date="2020-09-15T19:31:00Z">
        <w:r w:rsidRPr="00675D79">
          <w:delText>460</w:delText>
        </w:r>
        <w:r>
          <w:delText>7</w:delText>
        </w:r>
        <w:r w:rsidRPr="00675D79">
          <w:delText xml:space="preserve"> (98.7%) survived the ICU stay.</w:delText>
        </w:r>
        <w:r>
          <w:delText xml:space="preserve"> </w:delText>
        </w:r>
        <w:r w:rsidRPr="00675D79">
          <w:delText>Only</w:delText>
        </w:r>
      </w:del>
      <w:ins w:id="5" w:author="Microsoft Office User" w:date="2020-09-15T19:31:00Z">
        <w:r w:rsidR="0073719F">
          <w:t>mortality was low (1.3%).</w:t>
        </w:r>
      </w:ins>
      <w:r w:rsidRPr="00675D79">
        <w:t xml:space="preserve"> 18</w:t>
      </w:r>
      <w:r>
        <w:t>2</w:t>
      </w:r>
      <w:r w:rsidRPr="00675D79">
        <w:t xml:space="preserve"> (3.9%) </w:t>
      </w:r>
      <w:del w:id="6" w:author="Microsoft Office User" w:date="2020-09-15T19:31:00Z">
        <w:r w:rsidRPr="00675D79">
          <w:delText>received</w:delText>
        </w:r>
      </w:del>
      <w:ins w:id="7" w:author="Microsoft Office User" w:date="2020-09-15T19:31:00Z">
        <w:r w:rsidR="0073719F">
          <w:t>hospitalizations had evidence of</w:t>
        </w:r>
      </w:ins>
      <w:r w:rsidR="0073719F">
        <w:t xml:space="preserve"> a palliative care consultation</w:t>
      </w:r>
      <w:del w:id="8" w:author="Microsoft Office User" w:date="2020-09-15T19:31:00Z">
        <w:r w:rsidR="00FD777A">
          <w:delText xml:space="preserve"> during the hospitalization</w:delText>
        </w:r>
      </w:del>
      <w:r w:rsidR="0073719F">
        <w:t xml:space="preserve">. </w:t>
      </w:r>
    </w:p>
    <w:p w14:paraId="1D880F98" w14:textId="387BE266" w:rsidR="00FF0FD1" w:rsidRPr="00AF2042" w:rsidRDefault="00FF0FD1" w:rsidP="00D72C91">
      <w:pPr>
        <w:spacing w:before="120" w:line="240" w:lineRule="auto"/>
      </w:pPr>
      <w:r w:rsidRPr="00675D79">
        <w:t>Administrative codes for palliative care had a sensitivity of 1</w:t>
      </w:r>
      <w:r>
        <w:t>1</w:t>
      </w:r>
      <w:r w:rsidRPr="00675D79">
        <w:t>%</w:t>
      </w:r>
      <w:r w:rsidRPr="00E2522C">
        <w:rPr>
          <w:color w:val="212121"/>
        </w:rPr>
        <w:t xml:space="preserve"> (95% CI: </w:t>
      </w:r>
      <w:r>
        <w:rPr>
          <w:color w:val="212121"/>
        </w:rPr>
        <w:t>6.8%-16.5</w:t>
      </w:r>
      <w:r w:rsidRPr="00E2522C">
        <w:rPr>
          <w:color w:val="212121"/>
        </w:rPr>
        <w:t>%) and a specificity</w:t>
      </w:r>
      <w:r w:rsidRPr="00CF2126">
        <w:rPr>
          <w:color w:val="212121"/>
        </w:rPr>
        <w:t xml:space="preserve"> of</w:t>
      </w:r>
      <w:r w:rsidRPr="00FA609F">
        <w:rPr>
          <w:color w:val="212121"/>
        </w:rPr>
        <w:t xml:space="preserve"> 9</w:t>
      </w:r>
      <w:r>
        <w:rPr>
          <w:color w:val="212121"/>
        </w:rPr>
        <w:t>9.8</w:t>
      </w:r>
      <w:r w:rsidRPr="00FA609F">
        <w:rPr>
          <w:color w:val="212121"/>
        </w:rPr>
        <w:t>% (95% CI 99.6%-99.9%)</w:t>
      </w:r>
      <w:r w:rsidRPr="00F16A83">
        <w:rPr>
          <w:color w:val="212121"/>
        </w:rPr>
        <w:t>.</w:t>
      </w:r>
      <w:r>
        <w:rPr>
          <w:color w:val="212121"/>
        </w:rPr>
        <w:t xml:space="preserve"> </w:t>
      </w:r>
      <w:r w:rsidRPr="00F16A83">
        <w:rPr>
          <w:color w:val="212121"/>
        </w:rPr>
        <w:t xml:space="preserve">The positive </w:t>
      </w:r>
      <w:r>
        <w:rPr>
          <w:color w:val="212121"/>
        </w:rPr>
        <w:t xml:space="preserve">and negative predictive values were </w:t>
      </w:r>
      <w:r w:rsidRPr="00F16A83">
        <w:rPr>
          <w:color w:val="212121"/>
        </w:rPr>
        <w:t>66.7% (95%</w:t>
      </w:r>
      <w:r>
        <w:rPr>
          <w:color w:val="212121"/>
        </w:rPr>
        <w:t xml:space="preserve"> </w:t>
      </w:r>
      <w:r w:rsidRPr="00F16A83">
        <w:rPr>
          <w:color w:val="212121"/>
        </w:rPr>
        <w:t>CI 47.</w:t>
      </w:r>
      <w:r>
        <w:rPr>
          <w:color w:val="212121"/>
        </w:rPr>
        <w:t>2</w:t>
      </w:r>
      <w:r w:rsidRPr="00F16A83">
        <w:rPr>
          <w:color w:val="212121"/>
        </w:rPr>
        <w:t>%-82.</w:t>
      </w:r>
      <w:r>
        <w:rPr>
          <w:color w:val="212121"/>
        </w:rPr>
        <w:t>7</w:t>
      </w:r>
      <w:r w:rsidRPr="00F16A83">
        <w:rPr>
          <w:color w:val="212121"/>
        </w:rPr>
        <w:t>%)</w:t>
      </w:r>
      <w:r w:rsidRPr="00AD39B3">
        <w:t xml:space="preserve"> and</w:t>
      </w:r>
      <w:r w:rsidRPr="00FA609F">
        <w:rPr>
          <w:color w:val="212121"/>
        </w:rPr>
        <w:t xml:space="preserve"> </w:t>
      </w:r>
      <w:r w:rsidRPr="00D04479">
        <w:rPr>
          <w:color w:val="212121"/>
        </w:rPr>
        <w:t>96.5% (95%</w:t>
      </w:r>
      <w:r>
        <w:rPr>
          <w:color w:val="212121"/>
        </w:rPr>
        <w:t xml:space="preserve"> </w:t>
      </w:r>
      <w:r w:rsidRPr="00D04479">
        <w:rPr>
          <w:color w:val="212121"/>
        </w:rPr>
        <w:t xml:space="preserve">CI: </w:t>
      </w:r>
      <w:r>
        <w:rPr>
          <w:color w:val="212121"/>
        </w:rPr>
        <w:t>95.9</w:t>
      </w:r>
      <w:r w:rsidRPr="00D04479">
        <w:rPr>
          <w:color w:val="212121"/>
        </w:rPr>
        <w:t>-</w:t>
      </w:r>
      <w:r>
        <w:rPr>
          <w:color w:val="212121"/>
        </w:rPr>
        <w:t>97.0</w:t>
      </w:r>
      <w:r w:rsidRPr="00D04479">
        <w:rPr>
          <w:color w:val="212121"/>
        </w:rPr>
        <w:t>%)</w:t>
      </w:r>
      <w:r>
        <w:t>,</w:t>
      </w:r>
      <w:r w:rsidRPr="00D04479">
        <w:t xml:space="preserve"> </w:t>
      </w:r>
      <w:r>
        <w:rPr>
          <w:color w:val="212121"/>
        </w:rPr>
        <w:t>respectively</w:t>
      </w:r>
      <w:r w:rsidRPr="00AD39B3">
        <w:t>.</w:t>
      </w:r>
    </w:p>
    <w:p w14:paraId="07CB0513" w14:textId="03A947FD" w:rsidR="0029116E" w:rsidRPr="00AD39B3" w:rsidRDefault="00FF0FD1" w:rsidP="00D72C91">
      <w:pPr>
        <w:spacing w:before="120" w:line="240" w:lineRule="auto"/>
      </w:pPr>
      <w:r>
        <w:rPr>
          <w:b/>
          <w:bCs/>
        </w:rPr>
        <w:t>Conclusions</w:t>
      </w:r>
      <w:r>
        <w:t xml:space="preserve">: </w:t>
      </w:r>
      <w:r w:rsidR="00C945C8">
        <w:t>Among critically ill children</w:t>
      </w:r>
      <w:r w:rsidR="0079691B">
        <w:t>,</w:t>
      </w:r>
      <w:r w:rsidR="00BA2BEC" w:rsidRPr="00AD39B3">
        <w:t xml:space="preserve"> </w:t>
      </w:r>
      <w:r w:rsidR="0029116E" w:rsidRPr="00AD39B3">
        <w:t xml:space="preserve">palliative care administrative codes </w:t>
      </w:r>
      <w:r w:rsidR="0079691B">
        <w:t>had</w:t>
      </w:r>
      <w:r w:rsidR="0029116E" w:rsidRPr="00AD39B3">
        <w:t xml:space="preserve"> </w:t>
      </w:r>
      <w:r w:rsidR="00BA2BEC" w:rsidRPr="00AD39B3">
        <w:t xml:space="preserve">high </w:t>
      </w:r>
      <w:r w:rsidR="0029116E" w:rsidRPr="00AD39B3">
        <w:t xml:space="preserve">specificity but </w:t>
      </w:r>
      <w:r w:rsidR="00BA2BEC" w:rsidRPr="00AD39B3">
        <w:t>poor</w:t>
      </w:r>
      <w:r w:rsidR="0029116E" w:rsidRPr="00AD39B3">
        <w:t xml:space="preserve"> sensitivity. </w:t>
      </w:r>
      <w:r w:rsidR="007561F3">
        <w:t xml:space="preserve">The potential for under-ascertainment of this resource should be considered in future research using </w:t>
      </w:r>
      <w:r w:rsidR="007A4086">
        <w:t>administrative data</w:t>
      </w:r>
      <w:r w:rsidR="007561F3">
        <w:t>.</w:t>
      </w:r>
    </w:p>
    <w:p w14:paraId="128E6EFD" w14:textId="77777777" w:rsidR="0020189C" w:rsidRPr="00AD39B3" w:rsidRDefault="0020189C" w:rsidP="0020189C">
      <w:pPr>
        <w:spacing w:before="120"/>
      </w:pPr>
    </w:p>
    <w:p w14:paraId="7D44A584" w14:textId="77777777" w:rsidR="009403D8" w:rsidRDefault="009403D8">
      <w:r>
        <w:br w:type="page"/>
      </w:r>
    </w:p>
    <w:p w14:paraId="4D8EAF57" w14:textId="77777777" w:rsidR="008B6D46" w:rsidRPr="00754204" w:rsidRDefault="00754204" w:rsidP="0020189C">
      <w:pPr>
        <w:spacing w:before="120"/>
        <w:rPr>
          <w:b/>
          <w:bCs/>
        </w:rPr>
      </w:pPr>
      <w:r>
        <w:rPr>
          <w:b/>
          <w:bCs/>
        </w:rPr>
        <w:lastRenderedPageBreak/>
        <w:t>INTRODUCTION</w:t>
      </w:r>
    </w:p>
    <w:p w14:paraId="75E97624" w14:textId="071CCBF3" w:rsidR="00F13EC4" w:rsidRDefault="00777A51" w:rsidP="00616FB6">
      <w:pPr>
        <w:spacing w:before="120"/>
      </w:pPr>
      <w:r w:rsidRPr="00D04479">
        <w:t xml:space="preserve">Pediatric </w:t>
      </w:r>
      <w:r w:rsidR="009403D8">
        <w:t>p</w:t>
      </w:r>
      <w:r w:rsidRPr="00D04479">
        <w:t>alliative care (PC) aims to</w:t>
      </w:r>
      <w:r w:rsidR="00D45B05">
        <w:t xml:space="preserve"> improve the quality of life for children living with serious illness, facilitate informed decision making guided by value-based goals of care and provide extra support for families.</w:t>
      </w:r>
      <w:r w:rsidRPr="00E2522C">
        <w:fldChar w:fldCharType="begin">
          <w:fldData xml:space="preserve">PEVuZE5vdGU+PENpdGU+PEF1dGhvcj5GZXVkdG5lciBDPC9BdXRob3I+PFllYXI+MjAxMzwvWWVh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</w:fldData>
        </w:fldChar>
      </w:r>
      <w:r w:rsidR="00FE480F">
        <w:instrText xml:space="preserve"> ADDIN EN.CITE </w:instrText>
      </w:r>
      <w:r w:rsidR="00FE480F">
        <w:fldChar w:fldCharType="begin">
          <w:fldData xml:space="preserve">PEVuZE5vdGU+PENpdGU+PEF1dGhvcj5GZXVkdG5lciBDPC9BdXRob3I+PFllYXI+MjAxMzwvWWVh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</w:fldData>
        </w:fldChar>
      </w:r>
      <w:r w:rsidR="00FE480F">
        <w:instrText xml:space="preserve"> ADDIN EN.CITE.DATA </w:instrText>
      </w:r>
      <w:r w:rsidR="00FE480F">
        <w:fldChar w:fldCharType="end"/>
      </w:r>
      <w:r w:rsidRPr="00E2522C">
        <w:fldChar w:fldCharType="separate"/>
      </w:r>
      <w:r w:rsidR="00CA2927" w:rsidRPr="00CA2927">
        <w:rPr>
          <w:noProof/>
          <w:vertAlign w:val="superscript"/>
        </w:rPr>
        <w:t>1,2</w:t>
      </w:r>
      <w:r w:rsidRPr="00E2522C">
        <w:fldChar w:fldCharType="end"/>
      </w:r>
      <w:r w:rsidR="00D60AB0">
        <w:t xml:space="preserve"> </w:t>
      </w:r>
      <w:r w:rsidRPr="00E2522C">
        <w:t xml:space="preserve">National and international organizations recommend early </w:t>
      </w:r>
      <w:r w:rsidR="000E2B26">
        <w:t xml:space="preserve">PC </w:t>
      </w:r>
      <w:r w:rsidRPr="00E2522C">
        <w:t xml:space="preserve">involvement </w:t>
      </w:r>
      <w:r w:rsidRPr="00CF2126">
        <w:t>for children with life-threatening diagnoses or complex</w:t>
      </w:r>
      <w:r w:rsidR="0005025A">
        <w:t xml:space="preserve"> chronic</w:t>
      </w:r>
      <w:r w:rsidRPr="00CF2126">
        <w:t xml:space="preserve"> conditions</w:t>
      </w:r>
      <w:r w:rsidR="009769CE">
        <w:t>.</w:t>
      </w:r>
      <w:r w:rsidRPr="00E2522C">
        <w:fldChar w:fldCharType="begin">
          <w:fldData xml:space="preserve">PEVuZE5vdGU+PENpdGU+PFllYXI+MjAwMDwvWWVhcj48UmVjTnVtPjY0PC9SZWNOdW0+PERpc3Bs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</w:fldData>
        </w:fldChar>
      </w:r>
      <w:r w:rsidR="00FE480F">
        <w:instrText xml:space="preserve"> ADDIN EN.CITE </w:instrText>
      </w:r>
      <w:r w:rsidR="00FE480F">
        <w:fldChar w:fldCharType="begin">
          <w:fldData xml:space="preserve">PEVuZE5vdGU+PENpdGU+PFllYXI+MjAwMDwvWWVhcj48UmVjTnVtPjY0PC9SZWNOdW0+PERpc3Bs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</w:fldData>
        </w:fldChar>
      </w:r>
      <w:r w:rsidR="00FE480F">
        <w:instrText xml:space="preserve"> ADDIN EN.CITE.DATA </w:instrText>
      </w:r>
      <w:r w:rsidR="00FE480F">
        <w:fldChar w:fldCharType="end"/>
      </w:r>
      <w:r w:rsidRPr="00E2522C">
        <w:fldChar w:fldCharType="separate"/>
      </w:r>
      <w:r w:rsidR="00CA2927" w:rsidRPr="00CA2927">
        <w:rPr>
          <w:noProof/>
          <w:vertAlign w:val="superscript"/>
        </w:rPr>
        <w:t>1,3-7</w:t>
      </w:r>
      <w:r w:rsidRPr="00E2522C">
        <w:fldChar w:fldCharType="end"/>
      </w:r>
      <w:r w:rsidRPr="00E2522C">
        <w:t xml:space="preserve"> </w:t>
      </w:r>
      <w:r w:rsidR="001F16E3">
        <w:t>Children admitted to the intensive care unit are a high-risk population that may benefit from PC.</w:t>
      </w:r>
      <w:del w:id="9" w:author="Microsoft Office User" w:date="2020-09-15T19:31:00Z">
        <w:r w:rsidR="00D60AB0">
          <w:fldChar w:fldCharType="begin"/>
        </w:r>
        <w:r w:rsidR="00D60AB0">
          <w:delInstrText xml:space="preserve"> ADDIN EN.CITE &lt;EndNote&gt;&lt;Cite&gt;&lt;Author&gt;Boss R&lt;/Author&gt;&lt;Year&gt;2014&lt;/Year&gt;&lt;RecNum&gt;48&lt;/RecNum&gt;&lt;DisplayText&gt;&lt;style face="superscript"&gt;4&lt;/style&gt;&lt;/DisplayText&gt;&lt;record&gt;&lt;rec-number&gt;48&lt;/rec-number&gt;&lt;foreign-keys&gt;&lt;key app="EN" db-id="vdw0rf0t0wxde7edswuxvfxu992p5vsxfsra" timestamp="1552328204" guid="88ef3f41-b70e-4c56-9aa0-e9ba29f8397e"&gt;48&lt;/key&gt;&lt;/foreign-keys&gt;&lt;ref-type name="Journal Article"&gt;17&lt;/ref-type&gt;&lt;contributors&gt;&lt;authors&gt;&lt;author&gt;Boss R, Nelson J, Weissman D, Campbell M, Curtis R, Frontera J, Gabriel M, Lustbader D, Mosenthal A, Mulkerin C, Puntillo K, Ray D, Bassett R, Brasel K, Hays R. &lt;/author&gt;&lt;/authors&gt;&lt;/contributors&gt;&lt;titles&gt;&lt;title&gt;Integrating palliative care into the PICU: a report from the Improving Palliative Care in the ICU Advisory Board&lt;/title&gt;&lt;secondary-title&gt;Pediatr Crit Care Med&lt;/secondary-title&gt;&lt;/titles&gt;&lt;periodical&gt;&lt;full-title&gt;Pediatr Crit Care Med&lt;/full-title&gt;&lt;/periodical&gt;&lt;pages&gt;762-7&lt;/pages&gt;&lt;volume&gt;15&lt;/volume&gt;&lt;number&gt;8&lt;/number&gt;&lt;dates&gt;&lt;year&gt;2014&lt;/year&gt;&lt;/dates&gt;&lt;urls&gt;&lt;/urls&gt;&lt;/record&gt;&lt;/Cite&gt;&lt;/EndNote&gt;</w:delInstrText>
        </w:r>
        <w:r w:rsidR="00D60AB0">
          <w:fldChar w:fldCharType="separate"/>
        </w:r>
        <w:r w:rsidR="00D60AB0" w:rsidRPr="00D60AB0">
          <w:rPr>
            <w:noProof/>
            <w:vertAlign w:val="superscript"/>
          </w:rPr>
          <w:delText>4</w:delText>
        </w:r>
        <w:r w:rsidR="00D60AB0">
          <w:fldChar w:fldCharType="end"/>
        </w:r>
      </w:del>
      <w:ins w:id="10" w:author="Microsoft Office User" w:date="2020-09-15T19:31:00Z">
        <w:r w:rsidR="00D60AB0">
          <w:fldChar w:fldCharType="begin"/>
        </w:r>
        <w:r w:rsidR="00FE480F">
          <w:instrText xml:space="preserve"> ADDIN EN.CITE &lt;EndNote&gt;&lt;Cite&gt;&lt;Author&gt;Boss R&lt;/Author&gt;&lt;Year&gt;2014&lt;/Year&gt;&lt;RecNum&gt;48&lt;/RecNum&gt;&lt;DisplayText&gt;&lt;style face="superscript"&gt;4&lt;/style&gt;&lt;/DisplayText&gt;&lt;record&gt;&lt;rec-number&gt;48&lt;/rec-number&gt;&lt;foreign-keys&gt;&lt;key app="EN" db-id="tx2xdzawbetzw5e5pfypt09r9pdv9v5zswzd" timestamp="0"&gt;48&lt;/key&gt;&lt;/foreign-keys&gt;&lt;ref-type name="Journal Article"&gt;17&lt;/ref-type&gt;&lt;contributors&gt;&lt;authors&gt;&lt;author&gt;Boss R, Nelson J, Weissman D, Campbell M, Curtis R, Frontera J, Gabriel M, Lustbader D, Mosenthal A, Mulkerin C, Puntillo K, Ray D, Bassett R, Brasel K, Hays R. &lt;/author&gt;&lt;/authors&gt;&lt;/contributors&gt;&lt;titles&gt;&lt;title&gt;Integrating palliative care into the PICU: a report from the Improving Palliative Care in the ICU Advisory Board&lt;/title&gt;&lt;secondary-title&gt;Pediatr Crit Care Med&lt;/secondary-title&gt;&lt;/titles&gt;&lt;pages&gt;762-7&lt;/pages&gt;&lt;volume&gt;15&lt;/volume&gt;&lt;number&gt;8&lt;/number&gt;&lt;dates&gt;&lt;year&gt;2014&lt;/year&gt;&lt;/dates&gt;&lt;urls&gt;&lt;/urls&gt;&lt;/record&gt;&lt;/Cite&gt;&lt;/EndNote&gt;</w:instrText>
        </w:r>
        <w:r w:rsidR="00D60AB0">
          <w:fldChar w:fldCharType="separate"/>
        </w:r>
        <w:r w:rsidR="00D60AB0" w:rsidRPr="00D60AB0">
          <w:rPr>
            <w:noProof/>
            <w:vertAlign w:val="superscript"/>
          </w:rPr>
          <w:t>4</w:t>
        </w:r>
        <w:r w:rsidR="00D60AB0">
          <w:fldChar w:fldCharType="end"/>
        </w:r>
      </w:ins>
      <w:r w:rsidR="00D60AB0">
        <w:t xml:space="preserve"> </w:t>
      </w:r>
      <w:r w:rsidR="005F7EB3">
        <w:t>R</w:t>
      </w:r>
      <w:r w:rsidR="00276795">
        <w:t xml:space="preserve">igorous </w:t>
      </w:r>
      <w:r w:rsidR="005F7EB3">
        <w:t xml:space="preserve">research is needed </w:t>
      </w:r>
      <w:del w:id="11" w:author="Microsoft Office User" w:date="2020-09-15T19:31:00Z">
        <w:r w:rsidR="008B6D46" w:rsidRPr="00E2522C">
          <w:delText xml:space="preserve">define </w:delText>
        </w:r>
        <w:r w:rsidR="008B6D46" w:rsidRPr="00CF2126">
          <w:delText>meaningful and realistic outcomes for</w:delText>
        </w:r>
        <w:r w:rsidR="006625A0">
          <w:delText xml:space="preserve"> pediatric</w:delText>
        </w:r>
        <w:r w:rsidR="008B6D46" w:rsidRPr="00CF2126">
          <w:delText xml:space="preserve"> </w:delText>
        </w:r>
        <w:r w:rsidRPr="00CF2126">
          <w:delText>PC</w:delText>
        </w:r>
        <w:r w:rsidR="005F7EB3">
          <w:delText xml:space="preserve"> and</w:delText>
        </w:r>
      </w:del>
      <w:ins w:id="12" w:author="Microsoft Office User" w:date="2020-09-15T19:31:00Z">
        <w:r w:rsidR="000A07DF">
          <w:t>to</w:t>
        </w:r>
      </w:ins>
      <w:r w:rsidR="000A07DF">
        <w:t xml:space="preserve"> </w:t>
      </w:r>
      <w:r w:rsidR="008E0E0C">
        <w:t xml:space="preserve">understand </w:t>
      </w:r>
      <w:del w:id="13" w:author="Microsoft Office User" w:date="2020-09-15T19:31:00Z">
        <w:r w:rsidR="000E2B26">
          <w:delText>PC</w:delText>
        </w:r>
      </w:del>
      <w:ins w:id="14" w:author="Microsoft Office User" w:date="2020-09-15T19:31:00Z">
        <w:r w:rsidR="008E0E0C">
          <w:t>the</w:t>
        </w:r>
      </w:ins>
      <w:r w:rsidR="008E0E0C">
        <w:t xml:space="preserve"> patterns </w:t>
      </w:r>
      <w:ins w:id="15" w:author="Microsoft Office User" w:date="2020-09-15T19:31:00Z">
        <w:r w:rsidR="008E0E0C">
          <w:t xml:space="preserve">of pediatric PC use </w:t>
        </w:r>
      </w:ins>
      <w:r w:rsidR="008E0E0C">
        <w:t>and effectiveness</w:t>
      </w:r>
      <w:del w:id="16" w:author="Microsoft Office User" w:date="2020-09-15T19:31:00Z">
        <w:r w:rsidR="005F7EB3">
          <w:delText>.</w:delText>
        </w:r>
      </w:del>
      <w:ins w:id="17" w:author="Microsoft Office User" w:date="2020-09-15T19:31:00Z">
        <w:r w:rsidR="00F25035">
          <w:t xml:space="preserve"> in improving outcomes in this vulnerable population.</w:t>
        </w:r>
        <w:r w:rsidR="005F7EB3">
          <w:t>.</w:t>
        </w:r>
      </w:ins>
      <w:r w:rsidR="005F7EB3">
        <w:fldChar w:fldCharType="begin">
          <w:fldData xml:space="preserve">PEVuZE5vdGU+PENpdGU+PEF1dGhvcj5TaG9ydCBTUjwvQXV0aG9yPjxZZWFyPjIwMTg8L1llYXI+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</w:fldData>
        </w:fldChar>
      </w:r>
      <w:r w:rsidR="00FE480F">
        <w:instrText xml:space="preserve"> ADDIN EN.CITE </w:instrText>
      </w:r>
      <w:r w:rsidR="00FE480F">
        <w:fldChar w:fldCharType="begin">
          <w:fldData xml:space="preserve">PEVuZE5vdGU+PENpdGU+PEF1dGhvcj5TaG9ydCBTUjwvQXV0aG9yPjxZZWFyPjIwMTg8L1llYXI+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</w:fldData>
        </w:fldChar>
      </w:r>
      <w:r w:rsidR="00FE480F">
        <w:instrText xml:space="preserve"> ADDIN EN.CITE.DATA </w:instrText>
      </w:r>
      <w:r w:rsidR="00FE480F">
        <w:fldChar w:fldCharType="end"/>
      </w:r>
      <w:r w:rsidR="005F7EB3">
        <w:fldChar w:fldCharType="separate"/>
      </w:r>
      <w:r w:rsidR="005F7EB3" w:rsidRPr="005F7EB3">
        <w:rPr>
          <w:noProof/>
          <w:vertAlign w:val="superscript"/>
        </w:rPr>
        <w:t>8-10</w:t>
      </w:r>
      <w:r w:rsidR="005F7EB3">
        <w:fldChar w:fldCharType="end"/>
      </w:r>
    </w:p>
    <w:p w14:paraId="1866459B" w14:textId="15B2284B" w:rsidR="001E618B" w:rsidRPr="00D04479" w:rsidRDefault="00161052" w:rsidP="00616FB6">
      <w:pPr>
        <w:spacing w:before="120"/>
      </w:pPr>
      <w:r w:rsidRPr="00E2522C">
        <w:t xml:space="preserve">Administrative databases </w:t>
      </w:r>
      <w:r w:rsidR="00901B00">
        <w:t>may</w:t>
      </w:r>
      <w:r w:rsidRPr="00CF2126">
        <w:t xml:space="preserve"> help</w:t>
      </w:r>
      <w:r w:rsidR="00A607F9" w:rsidRPr="00CF2126">
        <w:t xml:space="preserve"> </w:t>
      </w:r>
      <w:r w:rsidR="00B25FF2">
        <w:t xml:space="preserve">advance this research by providing </w:t>
      </w:r>
      <w:r w:rsidR="00AC5C89">
        <w:t>larger sample sizes and multi-institutional data.</w:t>
      </w:r>
      <w:r w:rsidRPr="00CF2126">
        <w:t xml:space="preserve"> </w:t>
      </w:r>
      <w:r w:rsidR="00B25FF2">
        <w:t>However, a</w:t>
      </w:r>
      <w:r w:rsidR="00336573">
        <w:t xml:space="preserve">s </w:t>
      </w:r>
      <w:r w:rsidR="00AC5C89">
        <w:t xml:space="preserve">these resources are based on billing data, ensuring the validity of </w:t>
      </w:r>
      <w:r w:rsidR="00495D73">
        <w:t>relevant</w:t>
      </w:r>
      <w:r w:rsidR="00AC5C89">
        <w:t xml:space="preserve"> codes </w:t>
      </w:r>
      <w:r w:rsidR="00B25FF2">
        <w:t xml:space="preserve">in the population of interest </w:t>
      </w:r>
      <w:r w:rsidR="00AC5C89">
        <w:t>is essential.</w:t>
      </w:r>
      <w:r w:rsidR="00D60AB0">
        <w:t xml:space="preserve"> </w:t>
      </w:r>
      <w:del w:id="18" w:author="Microsoft Office User" w:date="2020-09-15T19:31:00Z">
        <w:r w:rsidR="00495D73">
          <w:delText>A</w:delText>
        </w:r>
        <w:r w:rsidR="00B25FF2">
          <w:delText>dult studies</w:delText>
        </w:r>
        <w:r w:rsidR="00D60AB0">
          <w:delText xml:space="preserve"> </w:delText>
        </w:r>
        <w:r w:rsidR="00B25FF2">
          <w:delText>report PC billing codes</w:delText>
        </w:r>
        <w:r w:rsidR="00D60AB0">
          <w:delText xml:space="preserve"> to be highly specific but not sensitive</w:delText>
        </w:r>
        <w:r w:rsidR="00495D73">
          <w:delText>.</w:delText>
        </w:r>
        <w:r w:rsidR="00A56A86">
          <w:fldChar w:fldCharType="begin"/>
        </w:r>
        <w:r w:rsidR="00980CF6">
          <w:delInstrText xml:space="preserve"> ADDIN EN.CITE &lt;EndNote&gt;&lt;Cite&gt;&lt;Author&gt;Hua M&lt;/Author&gt;&lt;Year&gt;2017&lt;/Year&gt;&lt;RecNum&gt;76&lt;/RecNum&gt;&lt;DisplayText&gt;&lt;style face="superscript"&gt;11,12&lt;/style&gt;&lt;/DisplayText&gt;&lt;record&gt;&lt;rec-number&gt;76&lt;/rec-number&gt;&lt;foreign-keys&gt;&lt;key app="EN" db-id="vdw0rf0t0wxde7edswuxvfxu992p5vsxfsra" timestamp="1552596076" guid="6952b183-074d-429e-a616-672c7b610be6"&gt;76&lt;/key&gt;&lt;/foreign-keys&gt;&lt;ref-type name="Journal Article"&gt;17&lt;/ref-type&gt;&lt;contributors&gt;&lt;authors&gt;&lt;author&gt;Hua M, Li G, Clancy C, Morrison RS, Wunsch H. &lt;/author&gt;&lt;/authors&gt;&lt;/contributors&gt;&lt;titles&gt;&lt;title&gt;Validation of the V66.7 Code for Palliaitive Care Consultation in a Single Academic Medical Center.&lt;/title&gt;&lt;secondary-title&gt;J Palliat Med&lt;/secondary-title&gt;&lt;/titles&gt;&lt;periodical&gt;&lt;full-title&gt;J Palliat Med&lt;/full-title&gt;&lt;/periodical&gt;&lt;pages&gt;372-377&lt;/pages&gt;&lt;volume&gt;20&lt;/volume&gt;&lt;number&gt;4&lt;/number&gt;&lt;dates&gt;&lt;year&gt;2017&lt;/year&gt;&lt;/dates&gt;&lt;urls&gt;&lt;related-urls&gt;&lt;url&gt;https://www.ncbi.nlm.nih.gov/pmc/articles/PMC5385421/pdf/jpm.2016.0363.pdf&lt;/url&gt;&lt;/related-urls&gt;&lt;/urls&gt;&lt;custom2&gt;27925839&lt;/custom2&gt;&lt;/record&gt;&lt;/Cite&gt;&lt;Cite&gt;&lt;Author&gt;Feder SL&lt;/Author&gt;&lt;Year&gt;2018&lt;/Year&gt;&lt;RecNum&gt;77&lt;/RecNum&gt;&lt;record&gt;&lt;rec-number&gt;77&lt;/rec-number&gt;&lt;foreign-keys&gt;&lt;key app="EN" db-id="vdw0rf0t0wxde7edswuxvfxu992p5vsxfsra" timestamp="1552597179" guid="67725bc0-8e40-4e96-be22-63096f67f91a"&gt;77&lt;/key&gt;&lt;/foreign-keys&gt;&lt;ref-type name="Journal Article"&gt;17&lt;/ref-type&gt;&lt;contributors&gt;&lt;authors&gt;&lt;author&gt;Feder SL, Redeker NS, Jeon S, Schulman-Green D, Womack JA, Tate JP&lt;/author&gt;&lt;/authors&gt;&lt;/contributors&gt;&lt;titles&gt;&lt;title&gt;Validation of the ICD-9 diagnostic code for palliative care in patients hospitalizated with heart failure within the veterans health administration&lt;/title&gt;&lt;secondary-title&gt;Am J Hosp Palliat Care&lt;/secondary-title&gt;&lt;/titles&gt;&lt;periodical&gt;&lt;full-title&gt;Am J Hosp Palliat Care&lt;/full-title&gt;&lt;/periodical&gt;&lt;pages&gt;959-965&lt;/pages&gt;&lt;volume&gt;35&lt;/volume&gt;&lt;number&gt;7&lt;/number&gt;&lt;dates&gt;&lt;year&gt;2018&lt;/year&gt;&lt;/dates&gt;&lt;urls&gt;&lt;/urls&gt;&lt;custom2&gt;29254358&lt;/custom2&gt;&lt;/record&gt;&lt;/Cite&gt;&lt;/EndNote&gt;</w:delInstrText>
        </w:r>
        <w:r w:rsidR="00A56A86">
          <w:fldChar w:fldCharType="separate"/>
        </w:r>
        <w:r w:rsidR="00980CF6" w:rsidRPr="00980CF6">
          <w:rPr>
            <w:noProof/>
            <w:vertAlign w:val="superscript"/>
          </w:rPr>
          <w:delText>11,12</w:delText>
        </w:r>
        <w:r w:rsidR="00A56A86">
          <w:fldChar w:fldCharType="end"/>
        </w:r>
      </w:del>
      <w:ins w:id="19" w:author="Microsoft Office User" w:date="2020-09-15T19:31:00Z">
        <w:r w:rsidR="00495D73">
          <w:t>A</w:t>
        </w:r>
        <w:r w:rsidR="00B25FF2">
          <w:t>dult studies</w:t>
        </w:r>
        <w:r w:rsidR="00B53FC3">
          <w:t xml:space="preserve"> and one study of pediatric oncology patients</w:t>
        </w:r>
        <w:r w:rsidR="00D60AB0">
          <w:t xml:space="preserve"> </w:t>
        </w:r>
        <w:r w:rsidR="00B25FF2">
          <w:t xml:space="preserve">report PC </w:t>
        </w:r>
        <w:r w:rsidR="006F15C6">
          <w:t xml:space="preserve">administrative </w:t>
        </w:r>
        <w:r w:rsidR="00B25FF2">
          <w:t>codes</w:t>
        </w:r>
        <w:r w:rsidR="00D60AB0">
          <w:t xml:space="preserve"> to be highly specific but not sensitive</w:t>
        </w:r>
        <w:r w:rsidR="00495D73">
          <w:t>.</w:t>
        </w:r>
        <w:r w:rsidR="00A56A86">
          <w:fldChar w:fldCharType="begin">
            <w:fldData xml:space="preserve">PEVuZE5vdGU+PENpdGU+PEF1dGhvcj5IdWEgTTwvQXV0aG9yPjxZZWFyPjIwMTc8L1llYXI+PFJl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</w:fldData>
          </w:fldChar>
        </w:r>
        <w:r w:rsidR="00FE480F">
          <w:instrText xml:space="preserve"> ADDIN EN.CITE </w:instrText>
        </w:r>
        <w:r w:rsidR="00FE480F">
          <w:fldChar w:fldCharType="begin">
            <w:fldData xml:space="preserve">PEVuZE5vdGU+PENpdGU+PEF1dGhvcj5IdWEgTTwvQXV0aG9yPjxZZWFyPjIwMTc8L1llYXI+PFJl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</w:fldData>
          </w:fldChar>
        </w:r>
        <w:r w:rsidR="00FE480F">
          <w:instrText xml:space="preserve"> ADDIN EN.CITE.DATA </w:instrText>
        </w:r>
        <w:r w:rsidR="00FE480F">
          <w:fldChar w:fldCharType="end"/>
        </w:r>
        <w:r w:rsidR="00A56A86">
          <w:fldChar w:fldCharType="separate"/>
        </w:r>
        <w:r w:rsidR="00FE480F" w:rsidRPr="00FE480F">
          <w:rPr>
            <w:noProof/>
            <w:vertAlign w:val="superscript"/>
          </w:rPr>
          <w:t>11-13</w:t>
        </w:r>
        <w:r w:rsidR="00A56A86">
          <w:fldChar w:fldCharType="end"/>
        </w:r>
      </w:ins>
      <w:r w:rsidR="00AC5C89">
        <w:t xml:space="preserve"> </w:t>
      </w:r>
      <w:r w:rsidR="00B53FC3">
        <w:t>However</w:t>
      </w:r>
      <w:r w:rsidR="00FE480F">
        <w:t>,</w:t>
      </w:r>
      <w:r w:rsidR="00B53FC3">
        <w:t xml:space="preserve"> </w:t>
      </w:r>
      <w:r w:rsidR="00AC5C89">
        <w:t xml:space="preserve">there is little to no information about the performance of </w:t>
      </w:r>
      <w:r w:rsidR="00B25FF2">
        <w:t xml:space="preserve">the </w:t>
      </w:r>
      <w:r w:rsidR="00AC5C89" w:rsidRPr="00CF2126">
        <w:t>International Classification of Diseases</w:t>
      </w:r>
      <w:r w:rsidR="00AC5C89" w:rsidRPr="00FA609F">
        <w:t xml:space="preserve"> (ICD), Ninth and Tenth Revision </w:t>
      </w:r>
      <w:r w:rsidR="0005025A">
        <w:t xml:space="preserve">PC </w:t>
      </w:r>
      <w:del w:id="20" w:author="Microsoft Office User" w:date="2020-09-15T19:31:00Z">
        <w:r w:rsidR="00AC5C89" w:rsidRPr="00F16A83">
          <w:delText>billing</w:delText>
        </w:r>
      </w:del>
      <w:ins w:id="21" w:author="Microsoft Office User" w:date="2020-09-15T19:31:00Z">
        <w:r w:rsidR="006F15C6">
          <w:t>administrative</w:t>
        </w:r>
      </w:ins>
      <w:r w:rsidR="006F15C6" w:rsidRPr="00F16A83">
        <w:t xml:space="preserve"> </w:t>
      </w:r>
      <w:r w:rsidR="00AC5C89" w:rsidRPr="00F16A83">
        <w:t>codes</w:t>
      </w:r>
      <w:r w:rsidR="00AC5C89" w:rsidRPr="00CF2126" w:rsidDel="00AC5C89">
        <w:t xml:space="preserve"> </w:t>
      </w:r>
      <w:r w:rsidR="00AC5C89">
        <w:t>(</w:t>
      </w:r>
      <w:r w:rsidR="00AC5C89" w:rsidRPr="00FA609F">
        <w:t>V66.7 and Z51.5</w:t>
      </w:r>
      <w:r w:rsidR="00AC5C89">
        <w:t xml:space="preserve">) in </w:t>
      </w:r>
      <w:r w:rsidR="00901B00">
        <w:t>the critically ill pediatric population.</w:t>
      </w:r>
      <w:r w:rsidR="00AC5C89">
        <w:t xml:space="preserve"> </w:t>
      </w:r>
      <w:r w:rsidRPr="00E2522C">
        <w:t>Therefore</w:t>
      </w:r>
      <w:r w:rsidR="00B529AB" w:rsidRPr="00E2522C">
        <w:t>,</w:t>
      </w:r>
      <w:r w:rsidRPr="00CF2126">
        <w:t xml:space="preserve"> </w:t>
      </w:r>
      <w:r w:rsidR="00AC5C89">
        <w:t xml:space="preserve">we sought to determine the accuracy of these codes in </w:t>
      </w:r>
      <w:r w:rsidR="00901B00">
        <w:t>this</w:t>
      </w:r>
      <w:r w:rsidR="00CD61D9">
        <w:t xml:space="preserve"> </w:t>
      </w:r>
      <w:r w:rsidR="00B25FF2">
        <w:t>particularly vulnerable</w:t>
      </w:r>
      <w:r w:rsidR="00901B00">
        <w:t xml:space="preserve"> population</w:t>
      </w:r>
      <w:r w:rsidR="00AC5C89">
        <w:t>.</w:t>
      </w:r>
    </w:p>
    <w:p w14:paraId="26890EF9" w14:textId="77777777" w:rsidR="0020189C" w:rsidRPr="00D04479" w:rsidRDefault="006C10D5" w:rsidP="0020189C">
      <w:pPr>
        <w:spacing w:before="120"/>
        <w:rPr>
          <w:b/>
        </w:rPr>
      </w:pPr>
      <w:r>
        <w:rPr>
          <w:b/>
        </w:rPr>
        <w:t>METHODS</w:t>
      </w:r>
    </w:p>
    <w:p w14:paraId="73101AC1" w14:textId="3286C83B" w:rsidR="0020189C" w:rsidRPr="00D04479" w:rsidRDefault="0020189C" w:rsidP="0020189C">
      <w:pPr>
        <w:spacing w:before="120"/>
      </w:pPr>
      <w:r w:rsidRPr="00D04479">
        <w:t xml:space="preserve">The study protocol was approved by </w:t>
      </w:r>
      <w:r w:rsidR="003C3D3E">
        <w:t xml:space="preserve">the universities </w:t>
      </w:r>
      <w:r w:rsidR="0009442A">
        <w:t>i</w:t>
      </w:r>
      <w:r w:rsidRPr="00D04479">
        <w:t xml:space="preserve">nstitutional </w:t>
      </w:r>
      <w:r w:rsidR="0009442A">
        <w:t>r</w:t>
      </w:r>
      <w:r w:rsidRPr="00D04479">
        <w:t xml:space="preserve">eview </w:t>
      </w:r>
      <w:r w:rsidR="0009442A">
        <w:t>b</w:t>
      </w:r>
      <w:r w:rsidRPr="00D04479">
        <w:t xml:space="preserve">oard with waiver of consent granted. </w:t>
      </w:r>
    </w:p>
    <w:p w14:paraId="4BDF5613" w14:textId="77777777" w:rsidR="0020189C" w:rsidRPr="00D04479" w:rsidRDefault="00911A45" w:rsidP="0020189C">
      <w:pPr>
        <w:spacing w:before="120"/>
        <w:rPr>
          <w:b/>
        </w:rPr>
      </w:pPr>
      <w:r>
        <w:rPr>
          <w:b/>
        </w:rPr>
        <w:t xml:space="preserve">Study Cohort and </w:t>
      </w:r>
      <w:r w:rsidR="0020189C" w:rsidRPr="00D04479">
        <w:rPr>
          <w:b/>
        </w:rPr>
        <w:t>Data Sources</w:t>
      </w:r>
    </w:p>
    <w:p w14:paraId="51F5E966" w14:textId="77777777" w:rsidR="009403D8" w:rsidRDefault="00911A45" w:rsidP="0020189C">
      <w:pPr>
        <w:spacing w:before="120"/>
      </w:pPr>
      <w:r>
        <w:t>This retrospective</w:t>
      </w:r>
      <w:r w:rsidRPr="00D04479">
        <w:t xml:space="preserve"> cohort </w:t>
      </w:r>
      <w:r>
        <w:t xml:space="preserve">study </w:t>
      </w:r>
      <w:r w:rsidRPr="00D04479">
        <w:t xml:space="preserve">included </w:t>
      </w:r>
      <w:r>
        <w:t xml:space="preserve">all </w:t>
      </w:r>
      <w:r w:rsidRPr="00D04479">
        <w:t>patients admitted to the pediatric intensive care unit (PICU) from March 2016 until March 2018</w:t>
      </w:r>
      <w:r>
        <w:t xml:space="preserve"> at a </w:t>
      </w:r>
      <w:r w:rsidR="00D72C91">
        <w:t xml:space="preserve">434 bed free standing </w:t>
      </w:r>
      <w:r>
        <w:t xml:space="preserve">quaternary pediatric </w:t>
      </w:r>
      <w:r w:rsidR="00D72C91">
        <w:lastRenderedPageBreak/>
        <w:t>hospital in western United States</w:t>
      </w:r>
      <w:r>
        <w:t>.</w:t>
      </w:r>
      <w:r w:rsidRPr="00D04479">
        <w:t xml:space="preserve"> </w:t>
      </w:r>
      <w:r w:rsidR="00CE72FC" w:rsidRPr="00D04479">
        <w:t>Data w</w:t>
      </w:r>
      <w:r>
        <w:t>ere</w:t>
      </w:r>
      <w:r w:rsidR="00CE72FC" w:rsidRPr="00D04479">
        <w:t xml:space="preserve"> obtained from 3 sources: </w:t>
      </w:r>
      <w:r w:rsidR="00AC5C89">
        <w:t xml:space="preserve">(1) </w:t>
      </w:r>
      <w:r>
        <w:t xml:space="preserve">local </w:t>
      </w:r>
      <w:r w:rsidRPr="00D04479">
        <w:t>Virtua</w:t>
      </w:r>
      <w:r w:rsidR="00CD61D9">
        <w:t>l PICU Systems LLC (VPS) data</w:t>
      </w:r>
      <w:r>
        <w:t>, (2)</w:t>
      </w:r>
      <w:r w:rsidRPr="00D04479">
        <w:t xml:space="preserve"> the </w:t>
      </w:r>
      <w:r w:rsidR="00D72C91">
        <w:t xml:space="preserve">local </w:t>
      </w:r>
      <w:r>
        <w:t xml:space="preserve">palliative care registry, and (3) </w:t>
      </w:r>
      <w:r w:rsidR="00CE72FC" w:rsidRPr="00D04479">
        <w:t xml:space="preserve">Pediatric Health Information System (PHIS), </w:t>
      </w:r>
      <w:r w:rsidR="00AC5C89">
        <w:t>associated with the Children’s Hospitals</w:t>
      </w:r>
      <w:r>
        <w:t xml:space="preserve"> Association.</w:t>
      </w:r>
      <w:r w:rsidR="009403D8">
        <w:t xml:space="preserve"> </w:t>
      </w:r>
    </w:p>
    <w:p w14:paraId="6207C75E" w14:textId="5BCAAF99" w:rsidR="009403D8" w:rsidRPr="00D04479" w:rsidRDefault="00AD45C0" w:rsidP="004912B3">
      <w:pPr>
        <w:spacing w:before="120"/>
      </w:pPr>
      <w:r>
        <w:t>Using local VPS data, we identified t</w:t>
      </w:r>
      <w:r w:rsidR="00CD61D9">
        <w:t xml:space="preserve">he cohort </w:t>
      </w:r>
      <w:r w:rsidR="00F54D42">
        <w:t>based on admission dates</w:t>
      </w:r>
      <w:del w:id="22" w:author="Microsoft Office User" w:date="2020-09-15T19:31:00Z">
        <w:r>
          <w:delText xml:space="preserve"> and extracted</w:delText>
        </w:r>
      </w:del>
      <w:ins w:id="23" w:author="Microsoft Office User" w:date="2020-09-15T19:31:00Z">
        <w:r w:rsidR="00F25035">
          <w:t>. VPS data also provided the following</w:t>
        </w:r>
      </w:ins>
      <w:r w:rsidR="00F25035">
        <w:t xml:space="preserve"> </w:t>
      </w:r>
      <w:r>
        <w:t xml:space="preserve">patient and </w:t>
      </w:r>
      <w:ins w:id="24" w:author="Microsoft Office User" w:date="2020-09-15T19:31:00Z">
        <w:r w:rsidR="00F25035">
          <w:t xml:space="preserve">PICU </w:t>
        </w:r>
      </w:ins>
      <w:r>
        <w:t>admission characteristics</w:t>
      </w:r>
      <w:del w:id="25" w:author="Microsoft Office User" w:date="2020-09-15T19:31:00Z">
        <w:r w:rsidR="00F21A5F">
          <w:delText xml:space="preserve"> including</w:delText>
        </w:r>
      </w:del>
      <w:ins w:id="26" w:author="Microsoft Office User" w:date="2020-09-15T19:31:00Z">
        <w:r w:rsidR="00F25035">
          <w:t xml:space="preserve">: </w:t>
        </w:r>
        <w:r w:rsidR="00521D2A">
          <w:t>age</w:t>
        </w:r>
        <w:r w:rsidR="00F25035">
          <w:t xml:space="preserve"> at admission</w:t>
        </w:r>
        <w:r w:rsidR="00521D2A">
          <w:t xml:space="preserve">, </w:t>
        </w:r>
        <w:r w:rsidR="006F3E90">
          <w:t>presence of mechanical ventilation, presence of</w:t>
        </w:r>
      </w:ins>
      <w:r w:rsidR="00F21A5F">
        <w:t xml:space="preserve"> complex chronic conditions</w:t>
      </w:r>
      <w:r w:rsidR="00D72C91">
        <w:fldChar w:fldCharType="begin">
          <w:fldData xml:space="preserve">PEVuZE5vdGU+PENpdGU+PEF1dGhvcj5GZXVkdG5lcjwvQXV0aG9yPjxZZWFyPjIwMTQ8L1llYXI+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</w:fldData>
        </w:fldChar>
      </w:r>
      <w:r w:rsidR="00FE480F">
        <w:instrText xml:space="preserve"> ADDIN EN.CITE </w:instrText>
      </w:r>
      <w:r w:rsidR="00FE480F">
        <w:fldChar w:fldCharType="begin">
          <w:fldData xml:space="preserve">PEVuZE5vdGU+PENpdGU+PEF1dGhvcj5GZXVkdG5lcjwvQXV0aG9yPjxZZWFyPjIwMTQ8L1llYXI+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</w:fldData>
        </w:fldChar>
      </w:r>
      <w:r w:rsidR="00FE480F">
        <w:instrText xml:space="preserve"> ADDIN EN.CITE.DATA </w:instrText>
      </w:r>
      <w:r w:rsidR="00FE480F">
        <w:fldChar w:fldCharType="end"/>
      </w:r>
      <w:r w:rsidR="00D72C91">
        <w:fldChar w:fldCharType="separate"/>
      </w:r>
      <w:del w:id="27" w:author="Microsoft Office User" w:date="2020-09-15T19:31:00Z">
        <w:r w:rsidR="00D72C91" w:rsidRPr="00D72C91">
          <w:rPr>
            <w:noProof/>
            <w:vertAlign w:val="superscript"/>
          </w:rPr>
          <w:delText>13</w:delText>
        </w:r>
      </w:del>
      <w:ins w:id="28" w:author="Microsoft Office User" w:date="2020-09-15T19:31:00Z">
        <w:r w:rsidR="00FE480F" w:rsidRPr="00FE480F">
          <w:rPr>
            <w:noProof/>
            <w:vertAlign w:val="superscript"/>
          </w:rPr>
          <w:t>14</w:t>
        </w:r>
      </w:ins>
      <w:r w:rsidR="00D72C91">
        <w:fldChar w:fldCharType="end"/>
      </w:r>
      <w:r w:rsidR="006F3E90">
        <w:t xml:space="preserve"> and </w:t>
      </w:r>
      <w:r w:rsidR="004C6EE6">
        <w:t>outcomes</w:t>
      </w:r>
      <w:del w:id="29" w:author="Microsoft Office User" w:date="2020-09-15T19:31:00Z">
        <w:r w:rsidR="00F77C20">
          <w:delText xml:space="preserve">. </w:delText>
        </w:r>
        <w:r w:rsidR="003F0C9F">
          <w:delText>Trained PICU nurses had</w:delText>
        </w:r>
      </w:del>
      <w:ins w:id="30" w:author="Microsoft Office User" w:date="2020-09-15T19:31:00Z">
        <w:r w:rsidR="004C6EE6">
          <w:t xml:space="preserve"> (lengths of stay and death)</w:t>
        </w:r>
        <w:r w:rsidR="00F77C20">
          <w:t xml:space="preserve">. </w:t>
        </w:r>
        <w:r w:rsidR="00CE290D">
          <w:t>These data were</w:t>
        </w:r>
      </w:ins>
      <w:r w:rsidR="00CE290D">
        <w:t xml:space="preserve"> manually abstracted </w:t>
      </w:r>
      <w:del w:id="31" w:author="Microsoft Office User" w:date="2020-09-15T19:31:00Z">
        <w:r w:rsidR="003F0C9F">
          <w:delText xml:space="preserve">these data </w:delText>
        </w:r>
      </w:del>
      <w:r w:rsidR="00CE290D">
        <w:t>from the electronic health record (EHR</w:t>
      </w:r>
      <w:del w:id="32" w:author="Microsoft Office User" w:date="2020-09-15T19:31:00Z">
        <w:r w:rsidR="006A4B56">
          <w:delText>)</w:delText>
        </w:r>
        <w:r w:rsidR="004912B3">
          <w:delText>,</w:delText>
        </w:r>
      </w:del>
      <w:ins w:id="33" w:author="Microsoft Office User" w:date="2020-09-15T19:31:00Z">
        <w:r w:rsidR="00CE290D">
          <w:t>) by t</w:t>
        </w:r>
        <w:r w:rsidR="003F0C9F">
          <w:t>rained PICU nurses</w:t>
        </w:r>
        <w:r w:rsidR="004912B3">
          <w:t>,</w:t>
        </w:r>
      </w:ins>
      <w:r w:rsidR="004912B3">
        <w:t xml:space="preserve"> with m</w:t>
      </w:r>
      <w:r w:rsidR="008B7571">
        <w:t>ultiple data quality checks in place</w:t>
      </w:r>
      <w:r w:rsidR="00F77C20">
        <w:t xml:space="preserve"> </w:t>
      </w:r>
      <w:r w:rsidR="00E05353">
        <w:t>to ensure accuracy</w:t>
      </w:r>
      <w:r w:rsidR="00521D2A">
        <w:t>.</w:t>
      </w:r>
      <w:r w:rsidR="00E05353">
        <w:t xml:space="preserve"> </w:t>
      </w:r>
      <w:r w:rsidR="00CE72FC" w:rsidRPr="00D04479">
        <w:t>The</w:t>
      </w:r>
      <w:r w:rsidR="004F1521">
        <w:t xml:space="preserve"> presence or absence of a PC consult was determined through the</w:t>
      </w:r>
      <w:r w:rsidR="00CE72FC" w:rsidRPr="00D04479">
        <w:t xml:space="preserve"> palliative care registry</w:t>
      </w:r>
      <w:r w:rsidR="0013340F">
        <w:t>, which</w:t>
      </w:r>
      <w:r w:rsidR="009403D8">
        <w:t xml:space="preserve"> </w:t>
      </w:r>
      <w:r w:rsidR="00960D7B">
        <w:t xml:space="preserve">had been </w:t>
      </w:r>
      <w:r w:rsidR="00E956D3">
        <w:t xml:space="preserve">created to systematically track PC consultations within the hospital. </w:t>
      </w:r>
      <w:r w:rsidR="00960D7B">
        <w:t>PC involvement was</w:t>
      </w:r>
      <w:r w:rsidR="00A36C3A">
        <w:t xml:space="preserve"> </w:t>
      </w:r>
      <w:ins w:id="34" w:author="Microsoft Office User" w:date="2020-09-15T19:31:00Z">
        <w:r w:rsidR="00A36C3A">
          <w:t>initially</w:t>
        </w:r>
        <w:r w:rsidR="00960D7B">
          <w:t xml:space="preserve"> </w:t>
        </w:r>
      </w:ins>
      <w:r w:rsidR="00960D7B">
        <w:t>identified by the presence of either an order for PC consult and/or a PC note within the EHR,</w:t>
      </w:r>
      <w:r w:rsidR="00A36C3A">
        <w:t xml:space="preserve"> </w:t>
      </w:r>
      <w:del w:id="35" w:author="Microsoft Office User" w:date="2020-09-15T19:31:00Z">
        <w:r w:rsidR="00960D7B">
          <w:delText>with subsequent verification by</w:delText>
        </w:r>
      </w:del>
      <w:ins w:id="36" w:author="Microsoft Office User" w:date="2020-09-15T19:31:00Z">
        <w:r w:rsidR="00A36C3A">
          <w:t>as limited personnel could result in PC involvement without a documented note. To ensure accuracy of the final registry list,</w:t>
        </w:r>
      </w:ins>
      <w:r w:rsidR="00A36C3A">
        <w:t xml:space="preserve"> the PC team</w:t>
      </w:r>
      <w:ins w:id="37" w:author="Microsoft Office User" w:date="2020-09-15T19:31:00Z">
        <w:r w:rsidR="00A36C3A">
          <w:t xml:space="preserve"> manually reviewed and verified PC involvement during identified encounters</w:t>
        </w:r>
      </w:ins>
      <w:r w:rsidR="00A36C3A">
        <w:t>.</w:t>
      </w:r>
      <w:r w:rsidR="00960D7B">
        <w:t xml:space="preserve"> </w:t>
      </w:r>
      <w:r w:rsidR="009403D8">
        <w:t xml:space="preserve">The registry </w:t>
      </w:r>
      <w:r w:rsidR="001771C2">
        <w:t xml:space="preserve">served </w:t>
      </w:r>
      <w:r w:rsidR="009403D8">
        <w:t>as the gold standard for comparison against administrative data.</w:t>
      </w:r>
    </w:p>
    <w:p w14:paraId="5F784EC4" w14:textId="18EC698E" w:rsidR="004E5769" w:rsidRPr="00D04479" w:rsidRDefault="009403D8" w:rsidP="005D65E0">
      <w:pPr>
        <w:spacing w:before="120"/>
      </w:pPr>
      <w:del w:id="38" w:author="Microsoft Office User" w:date="2020-09-15T19:31:00Z">
        <w:r>
          <w:delText>Billing</w:delText>
        </w:r>
      </w:del>
      <w:ins w:id="39" w:author="Microsoft Office User" w:date="2020-09-15T19:31:00Z">
        <w:r w:rsidR="00F65A6D">
          <w:t>Administrative</w:t>
        </w:r>
      </w:ins>
      <w:r w:rsidR="00F65A6D">
        <w:t xml:space="preserve"> codes for </w:t>
      </w:r>
      <w:del w:id="40" w:author="Microsoft Office User" w:date="2020-09-15T19:31:00Z">
        <w:r w:rsidR="006A4B56">
          <w:delText>each relevant hospitalization</w:delText>
        </w:r>
        <w:r>
          <w:delText xml:space="preserve"> </w:delText>
        </w:r>
      </w:del>
      <w:ins w:id="41" w:author="Microsoft Office User" w:date="2020-09-15T19:31:00Z">
        <w:r w:rsidR="00F65A6D">
          <w:t xml:space="preserve">palliative care </w:t>
        </w:r>
      </w:ins>
      <w:r w:rsidR="003745F5">
        <w:t xml:space="preserve">were </w:t>
      </w:r>
      <w:del w:id="42" w:author="Microsoft Office User" w:date="2020-09-15T19:31:00Z">
        <w:r>
          <w:delText>obtained</w:delText>
        </w:r>
      </w:del>
      <w:ins w:id="43" w:author="Microsoft Office User" w:date="2020-09-15T19:31:00Z">
        <w:r w:rsidR="003745F5">
          <w:t>then identified</w:t>
        </w:r>
      </w:ins>
      <w:r w:rsidR="003745F5">
        <w:t xml:space="preserve"> from </w:t>
      </w:r>
      <w:ins w:id="44" w:author="Microsoft Office User" w:date="2020-09-15T19:31:00Z">
        <w:r w:rsidR="003745F5">
          <w:t xml:space="preserve">the </w:t>
        </w:r>
      </w:ins>
      <w:r w:rsidR="003745F5">
        <w:t xml:space="preserve">PHIS </w:t>
      </w:r>
      <w:ins w:id="45" w:author="Microsoft Office User" w:date="2020-09-15T19:31:00Z">
        <w:r w:rsidR="003745F5">
          <w:t xml:space="preserve">database </w:t>
        </w:r>
      </w:ins>
      <w:r w:rsidR="003745F5">
        <w:t xml:space="preserve">and merged with </w:t>
      </w:r>
      <w:ins w:id="46" w:author="Microsoft Office User" w:date="2020-09-15T19:31:00Z">
        <w:r w:rsidR="003745F5">
          <w:t xml:space="preserve">the </w:t>
        </w:r>
      </w:ins>
      <w:r w:rsidR="003745F5">
        <w:t>VPS and palliative care registry</w:t>
      </w:r>
      <w:del w:id="47" w:author="Microsoft Office User" w:date="2020-09-15T19:31:00Z">
        <w:r w:rsidR="006A4B56">
          <w:delText xml:space="preserve"> data using unique identifiers</w:delText>
        </w:r>
      </w:del>
      <w:r w:rsidR="003745F5">
        <w:t xml:space="preserve">. </w:t>
      </w:r>
      <w:r w:rsidR="006A4B56">
        <w:t xml:space="preserve">For the purposes of this study, repeated hospitalizations were treated as independent events. </w:t>
      </w:r>
      <w:r w:rsidR="004912B3">
        <w:t>The specific</w:t>
      </w:r>
      <w:r w:rsidR="006F15C6">
        <w:t xml:space="preserve"> </w:t>
      </w:r>
      <w:r w:rsidR="009E1332">
        <w:t>administrative</w:t>
      </w:r>
      <w:r w:rsidR="004912B3">
        <w:t xml:space="preserve"> codes of interest were the ICD-9 and ICD-10 codes for palliative care: </w:t>
      </w:r>
      <w:r w:rsidR="004912B3" w:rsidRPr="00FA609F">
        <w:t>V66.7 and Z51.5</w:t>
      </w:r>
      <w:r w:rsidR="004912B3">
        <w:t xml:space="preserve">, respectively. The codes could be in any diagnostic position (up to 40 in the PHIS database). </w:t>
      </w:r>
      <w:ins w:id="48" w:author="Microsoft Office User" w:date="2020-09-15T19:31:00Z">
        <w:r w:rsidR="003745F5">
          <w:t>No other diagnostic codes or hospitalization data were extracted from PHIS</w:t>
        </w:r>
        <w:r w:rsidR="006F3E90">
          <w:t xml:space="preserve">. </w:t>
        </w:r>
      </w:ins>
      <w:r w:rsidR="00174590" w:rsidRPr="00D04479">
        <w:t xml:space="preserve">Subjects who had a </w:t>
      </w:r>
      <w:r w:rsidR="00486FC5">
        <w:t xml:space="preserve">PC </w:t>
      </w:r>
      <w:del w:id="49" w:author="Microsoft Office User" w:date="2020-09-15T19:31:00Z">
        <w:r w:rsidR="00174590" w:rsidRPr="00D04479">
          <w:delText>billing</w:delText>
        </w:r>
      </w:del>
      <w:ins w:id="50" w:author="Microsoft Office User" w:date="2020-09-15T19:31:00Z">
        <w:r w:rsidR="006F15C6">
          <w:t>administrative</w:t>
        </w:r>
      </w:ins>
      <w:r w:rsidR="006F15C6" w:rsidRPr="00D04479">
        <w:t xml:space="preserve"> </w:t>
      </w:r>
      <w:r w:rsidR="00174590" w:rsidRPr="00D04479">
        <w:t xml:space="preserve">code but did not receive a </w:t>
      </w:r>
      <w:r w:rsidR="00B13410" w:rsidRPr="00D04479">
        <w:t xml:space="preserve">PC </w:t>
      </w:r>
      <w:r w:rsidR="00174590" w:rsidRPr="00D04479">
        <w:t>consult</w:t>
      </w:r>
      <w:r w:rsidR="00C5279A" w:rsidRPr="00D04479">
        <w:t>ation</w:t>
      </w:r>
      <w:r w:rsidR="00174590" w:rsidRPr="00D04479">
        <w:t xml:space="preserve"> according to our registry were considered false-positives</w:t>
      </w:r>
      <w:r w:rsidR="006A4B56">
        <w:t>. T</w:t>
      </w:r>
      <w:r w:rsidR="00174590" w:rsidRPr="00D04479">
        <w:t>hose who did not have a palliative care</w:t>
      </w:r>
      <w:del w:id="51" w:author="Microsoft Office User" w:date="2020-09-15T19:31:00Z">
        <w:r w:rsidR="00174590" w:rsidRPr="00D04479">
          <w:delText xml:space="preserve"> billing</w:delText>
        </w:r>
      </w:del>
      <w:r w:rsidR="00174590" w:rsidRPr="00D04479">
        <w:t xml:space="preserve"> code but received a </w:t>
      </w:r>
      <w:r w:rsidR="00B13410" w:rsidRPr="00D04479">
        <w:t xml:space="preserve">PC </w:t>
      </w:r>
      <w:r w:rsidR="00174590" w:rsidRPr="00D04479">
        <w:t>consult</w:t>
      </w:r>
      <w:r w:rsidR="00C5279A" w:rsidRPr="00D04479">
        <w:t>ation</w:t>
      </w:r>
      <w:r w:rsidR="00174590" w:rsidRPr="00D04479">
        <w:t xml:space="preserve"> according to the registry were </w:t>
      </w:r>
      <w:r w:rsidR="00174590" w:rsidRPr="00D04479">
        <w:lastRenderedPageBreak/>
        <w:t xml:space="preserve">considered false negatives. The test characteristics generated included sensitivity, specificity, positive </w:t>
      </w:r>
      <w:r w:rsidR="004912B3">
        <w:t xml:space="preserve">and </w:t>
      </w:r>
      <w:r w:rsidR="00174590" w:rsidRPr="00D04479">
        <w:t>negative predictive value</w:t>
      </w:r>
      <w:r w:rsidR="004912B3">
        <w:t>s</w:t>
      </w:r>
      <w:r w:rsidR="0058290D" w:rsidRPr="00D04479">
        <w:t xml:space="preserve"> with 95% confidence intervals (95%</w:t>
      </w:r>
      <w:r w:rsidR="006A4B56">
        <w:t xml:space="preserve"> </w:t>
      </w:r>
      <w:r w:rsidR="0058290D" w:rsidRPr="00D04479">
        <w:t>CI)</w:t>
      </w:r>
      <w:r w:rsidR="00174590" w:rsidRPr="00D04479">
        <w:t xml:space="preserve">. </w:t>
      </w:r>
      <w:r w:rsidR="00C5279A" w:rsidRPr="00D04479">
        <w:t xml:space="preserve"> </w:t>
      </w:r>
      <w:r w:rsidR="00174590" w:rsidRPr="00D04479">
        <w:t>Descriptive statistics were used to characterize the study cohort. All analyses were performed using</w:t>
      </w:r>
      <w:r w:rsidR="0058290D" w:rsidRPr="00D04479">
        <w:t xml:space="preserve"> </w:t>
      </w:r>
      <w:r w:rsidR="005D65E0">
        <w:t>RStudio Team (2016)</w:t>
      </w:r>
      <w:r w:rsidR="009C63C5">
        <w:t xml:space="preserve"> (</w:t>
      </w:r>
      <w:r w:rsidR="005D65E0">
        <w:t>RStudio: Integrated Development for R.</w:t>
      </w:r>
      <w:r w:rsidR="009E1332">
        <w:t xml:space="preserve"> </w:t>
      </w:r>
      <w:r w:rsidR="005D65E0">
        <w:t xml:space="preserve">RStudio, Inc., Boston, MA URL </w:t>
      </w:r>
      <w:r w:rsidR="00EE1F02">
        <w:fldChar w:fldCharType="begin"/>
      </w:r>
      <w:r w:rsidR="00EE1F02">
        <w:instrText xml:space="preserve"> HYPERLINK "http://www.rstudio.com/" </w:instrText>
      </w:r>
      <w:r w:rsidR="00EE1F02">
        <w:fldChar w:fldCharType="separate"/>
      </w:r>
      <w:r w:rsidR="009C63C5" w:rsidRPr="00314F87">
        <w:rPr>
          <w:rStyle w:val="Hyperlink"/>
        </w:rPr>
        <w:t>http://www.rstudio.com/</w:t>
      </w:r>
      <w:r w:rsidR="00EE1F02">
        <w:rPr>
          <w:rStyle w:val="Hyperlink"/>
        </w:rPr>
        <w:fldChar w:fldCharType="end"/>
      </w:r>
      <w:r w:rsidR="009C63C5">
        <w:t xml:space="preserve">). </w:t>
      </w:r>
      <w:r w:rsidR="005D65E0" w:rsidRPr="00D04479" w:rsidDel="005D65E0">
        <w:t xml:space="preserve"> </w:t>
      </w:r>
    </w:p>
    <w:p w14:paraId="2572AB71" w14:textId="77777777" w:rsidR="004613A4" w:rsidRDefault="004613A4" w:rsidP="0020189C">
      <w:pPr>
        <w:spacing w:before="120"/>
        <w:rPr>
          <w:b/>
        </w:rPr>
      </w:pPr>
    </w:p>
    <w:p w14:paraId="3B27D9A7" w14:textId="77777777" w:rsidR="0020189C" w:rsidRPr="00D04479" w:rsidRDefault="006C10D5" w:rsidP="0020189C">
      <w:pPr>
        <w:spacing w:before="120"/>
        <w:rPr>
          <w:b/>
        </w:rPr>
      </w:pPr>
      <w:r>
        <w:rPr>
          <w:b/>
        </w:rPr>
        <w:t>RESULTS</w:t>
      </w:r>
    </w:p>
    <w:p w14:paraId="02D5C013" w14:textId="750C5F8E" w:rsidR="00186C58" w:rsidRPr="00D04479" w:rsidRDefault="00186C58" w:rsidP="0020189C">
      <w:pPr>
        <w:spacing w:before="120"/>
      </w:pPr>
      <w:r w:rsidRPr="00D04479">
        <w:t>During the study period</w:t>
      </w:r>
      <w:r w:rsidR="00C5108A">
        <w:t>,</w:t>
      </w:r>
      <w:r w:rsidRPr="00D04479">
        <w:t xml:space="preserve"> </w:t>
      </w:r>
      <w:r w:rsidR="00265D10" w:rsidRPr="00D04479">
        <w:t>4,6</w:t>
      </w:r>
      <w:r w:rsidR="00D07360">
        <w:t>70</w:t>
      </w:r>
      <w:r w:rsidR="00265D10" w:rsidRPr="00D04479">
        <w:t xml:space="preserve"> </w:t>
      </w:r>
      <w:r w:rsidR="00386540" w:rsidRPr="00D04479">
        <w:t xml:space="preserve">hospitalizations </w:t>
      </w:r>
      <w:r w:rsidR="00265D10" w:rsidRPr="00D04479">
        <w:t xml:space="preserve">met inclusion criteria. </w:t>
      </w:r>
      <w:r w:rsidR="005A5570" w:rsidRPr="00D04479">
        <w:t xml:space="preserve">The median age was 5 years </w:t>
      </w:r>
      <w:r w:rsidR="001B3C31">
        <w:t>(</w:t>
      </w:r>
      <w:r w:rsidR="005A5570" w:rsidRPr="00D04479">
        <w:t>IQR 1.5-12.9</w:t>
      </w:r>
      <w:del w:id="52" w:author="Microsoft Office User" w:date="2020-09-15T19:31:00Z">
        <w:r w:rsidR="001B3C31">
          <w:delText>)</w:delText>
        </w:r>
        <w:r w:rsidR="005A5570" w:rsidRPr="00D04479">
          <w:delText>,</w:delText>
        </w:r>
      </w:del>
      <w:ins w:id="53" w:author="Microsoft Office User" w:date="2020-09-15T19:31:00Z">
        <w:r w:rsidR="001B3C31">
          <w:t>)</w:t>
        </w:r>
      </w:ins>
      <w:r w:rsidR="00A2019B">
        <w:t xml:space="preserve"> </w:t>
      </w:r>
      <w:r w:rsidR="001B3C31">
        <w:t>with o</w:t>
      </w:r>
      <w:r w:rsidR="009C63C5">
        <w:t>ver half (5</w:t>
      </w:r>
      <w:r w:rsidR="003B252A">
        <w:t>5</w:t>
      </w:r>
      <w:r w:rsidR="009C63C5">
        <w:t>%) ha</w:t>
      </w:r>
      <w:r w:rsidR="001B3C31">
        <w:t>ving</w:t>
      </w:r>
      <w:r w:rsidR="009C63C5">
        <w:t xml:space="preserve"> at least one complex chronic condition</w:t>
      </w:r>
      <w:r w:rsidR="001B3C31">
        <w:t>. Almost one-quarter</w:t>
      </w:r>
      <w:r w:rsidR="00D07360">
        <w:t xml:space="preserve"> received invasive mechanical ventilation</w:t>
      </w:r>
      <w:r w:rsidR="001B3C31">
        <w:t xml:space="preserve">, </w:t>
      </w:r>
      <w:r w:rsidR="001B3C31" w:rsidRPr="00D04479">
        <w:t xml:space="preserve">the median </w:t>
      </w:r>
      <w:r w:rsidR="001B3C31">
        <w:t xml:space="preserve">PICU </w:t>
      </w:r>
      <w:r w:rsidR="001B3C31" w:rsidRPr="00D04479">
        <w:t>length of stay was 1.76</w:t>
      </w:r>
      <w:r w:rsidR="001B3C31">
        <w:t xml:space="preserve"> (</w:t>
      </w:r>
      <w:r w:rsidR="001B3C31" w:rsidRPr="00D04479">
        <w:t>IQR 1</w:t>
      </w:r>
      <w:r w:rsidR="001B3C31">
        <w:t>.0</w:t>
      </w:r>
      <w:r w:rsidR="001B3C31" w:rsidRPr="00D04479">
        <w:t>-3.</w:t>
      </w:r>
      <w:r w:rsidR="001B3C31">
        <w:t xml:space="preserve">4) </w:t>
      </w:r>
      <w:r w:rsidR="00D07360">
        <w:t xml:space="preserve">and </w:t>
      </w:r>
      <w:r w:rsidR="005A5570" w:rsidRPr="00D04479">
        <w:t xml:space="preserve">98.7% survived the </w:t>
      </w:r>
      <w:r w:rsidR="00B13410" w:rsidRPr="00D04479">
        <w:t>P</w:t>
      </w:r>
      <w:r w:rsidR="005A5570" w:rsidRPr="00D04479">
        <w:t>ICU stay. Only 18</w:t>
      </w:r>
      <w:r w:rsidR="009C63C5">
        <w:t>2</w:t>
      </w:r>
      <w:r w:rsidR="005A5570" w:rsidRPr="00D04479">
        <w:t xml:space="preserve"> (3.9%) received a </w:t>
      </w:r>
      <w:r w:rsidR="00B13410" w:rsidRPr="00D04479">
        <w:t xml:space="preserve">PC </w:t>
      </w:r>
      <w:r w:rsidR="005A5570" w:rsidRPr="00D04479">
        <w:t>consult</w:t>
      </w:r>
      <w:r w:rsidR="001B3C31">
        <w:t xml:space="preserve"> during their hospitalization</w:t>
      </w:r>
      <w:r w:rsidR="005A5570" w:rsidRPr="00D04479">
        <w:t>.</w:t>
      </w:r>
      <w:r w:rsidR="00342555">
        <w:t xml:space="preserve"> </w:t>
      </w:r>
      <w:del w:id="54" w:author="Microsoft Office User" w:date="2020-09-15T19:31:00Z">
        <w:r w:rsidR="003B252A">
          <w:delText>Subjects</w:delText>
        </w:r>
      </w:del>
      <w:ins w:id="55" w:author="Microsoft Office User" w:date="2020-09-15T19:31:00Z">
        <w:r w:rsidR="00342555">
          <w:t>(Table 1).</w:t>
        </w:r>
        <w:r w:rsidR="002E37BB">
          <w:t xml:space="preserve"> </w:t>
        </w:r>
        <w:r w:rsidR="00342555">
          <w:t>Hospitalizations</w:t>
        </w:r>
      </w:ins>
      <w:r w:rsidR="00342555">
        <w:t xml:space="preserve"> </w:t>
      </w:r>
      <w:r w:rsidR="003B252A">
        <w:t>with</w:t>
      </w:r>
      <w:r w:rsidR="00D37F60" w:rsidRPr="00D04479">
        <w:t xml:space="preserve"> PC consultation </w:t>
      </w:r>
      <w:r w:rsidR="00923852">
        <w:t xml:space="preserve">were more likely to have a complex chronic condition (98.4% </w:t>
      </w:r>
      <w:r w:rsidR="003B252A">
        <w:t>versus</w:t>
      </w:r>
      <w:r w:rsidR="00923852">
        <w:t xml:space="preserve"> 52.9%), </w:t>
      </w:r>
      <w:del w:id="56" w:author="Microsoft Office User" w:date="2020-09-15T19:31:00Z">
        <w:r w:rsidR="00923852">
          <w:delText>had</w:delText>
        </w:r>
      </w:del>
      <w:ins w:id="57" w:author="Microsoft Office User" w:date="2020-09-15T19:31:00Z">
        <w:r w:rsidR="00342555">
          <w:t>a</w:t>
        </w:r>
      </w:ins>
      <w:r w:rsidR="00923852">
        <w:t xml:space="preserve"> </w:t>
      </w:r>
      <w:r w:rsidR="00D37F60" w:rsidRPr="00D04479">
        <w:t>longer ICU length of stay</w:t>
      </w:r>
      <w:r w:rsidR="00923852">
        <w:t xml:space="preserve"> (median 6.8 days </w:t>
      </w:r>
      <w:r w:rsidR="003B252A">
        <w:t>versus</w:t>
      </w:r>
      <w:r w:rsidR="00923852">
        <w:t xml:space="preserve"> 1.7 days), higher rates of mechanical ventilation (50% </w:t>
      </w:r>
      <w:r w:rsidR="003B252A">
        <w:t>versus</w:t>
      </w:r>
      <w:r w:rsidR="00923852">
        <w:t xml:space="preserve"> 22%) </w:t>
      </w:r>
      <w:r w:rsidR="00D37F60" w:rsidRPr="00D04479">
        <w:t xml:space="preserve"> and higher mortality</w:t>
      </w:r>
      <w:r w:rsidR="00923852">
        <w:t xml:space="preserve"> (10% </w:t>
      </w:r>
      <w:r w:rsidR="003B252A">
        <w:t>versus</w:t>
      </w:r>
      <w:r w:rsidR="00923852">
        <w:t xml:space="preserve"> 1%)</w:t>
      </w:r>
      <w:r w:rsidR="003B252A">
        <w:t xml:space="preserve"> than those without PC</w:t>
      </w:r>
      <w:r w:rsidR="00923852">
        <w:t>.</w:t>
      </w:r>
    </w:p>
    <w:p w14:paraId="5D365BA9" w14:textId="77777777" w:rsidR="009C63C5" w:rsidRPr="00D04479" w:rsidRDefault="003B252A" w:rsidP="00265D10">
      <w:pPr>
        <w:spacing w:before="120"/>
      </w:pPr>
      <w:r>
        <w:t>Palliative care a</w:t>
      </w:r>
      <w:r w:rsidR="00265D10" w:rsidRPr="00D04479">
        <w:t>dministrative codes had a sensitivity of 11%</w:t>
      </w:r>
      <w:r w:rsidR="00265D10" w:rsidRPr="00D04479">
        <w:rPr>
          <w:color w:val="212121"/>
        </w:rPr>
        <w:t xml:space="preserve"> (95% CI </w:t>
      </w:r>
      <w:r w:rsidR="00B206BD">
        <w:rPr>
          <w:color w:val="212121"/>
        </w:rPr>
        <w:t>6.8</w:t>
      </w:r>
      <w:r w:rsidR="00265D10" w:rsidRPr="00D04479">
        <w:rPr>
          <w:color w:val="212121"/>
        </w:rPr>
        <w:t>%-16.</w:t>
      </w:r>
      <w:r w:rsidR="00B206BD">
        <w:rPr>
          <w:color w:val="212121"/>
        </w:rPr>
        <w:t>5</w:t>
      </w:r>
      <w:r w:rsidR="00265D10" w:rsidRPr="00D04479">
        <w:rPr>
          <w:color w:val="212121"/>
        </w:rPr>
        <w:t>%</w:t>
      </w:r>
      <w:r w:rsidR="00DE4CDC" w:rsidRPr="00D04479">
        <w:rPr>
          <w:color w:val="212121"/>
        </w:rPr>
        <w:t>) and a s</w:t>
      </w:r>
      <w:r w:rsidR="00265D10" w:rsidRPr="00D04479">
        <w:rPr>
          <w:color w:val="212121"/>
        </w:rPr>
        <w:t>pecificity</w:t>
      </w:r>
      <w:r w:rsidR="00DE4CDC" w:rsidRPr="00D04479">
        <w:rPr>
          <w:color w:val="212121"/>
        </w:rPr>
        <w:t xml:space="preserve"> of</w:t>
      </w:r>
      <w:r w:rsidR="00265D10" w:rsidRPr="00D04479">
        <w:rPr>
          <w:color w:val="212121"/>
        </w:rPr>
        <w:t xml:space="preserve"> 9</w:t>
      </w:r>
      <w:r w:rsidR="009C63C5">
        <w:rPr>
          <w:color w:val="212121"/>
        </w:rPr>
        <w:t>9.</w:t>
      </w:r>
      <w:r w:rsidR="00B206BD">
        <w:rPr>
          <w:color w:val="212121"/>
        </w:rPr>
        <w:t>8</w:t>
      </w:r>
      <w:r w:rsidR="00265D10" w:rsidRPr="00D04479">
        <w:rPr>
          <w:color w:val="212121"/>
        </w:rPr>
        <w:t>% (9</w:t>
      </w:r>
      <w:r w:rsidR="009C63C5">
        <w:rPr>
          <w:color w:val="212121"/>
        </w:rPr>
        <w:t xml:space="preserve">5% </w:t>
      </w:r>
      <w:r w:rsidR="00265D10" w:rsidRPr="00D04479">
        <w:rPr>
          <w:color w:val="212121"/>
        </w:rPr>
        <w:t>CI 99.6%-99.9%)</w:t>
      </w:r>
      <w:r w:rsidR="00DE4CDC" w:rsidRPr="00D04479">
        <w:rPr>
          <w:color w:val="212121"/>
        </w:rPr>
        <w:t xml:space="preserve"> for </w:t>
      </w:r>
      <w:r>
        <w:rPr>
          <w:color w:val="212121"/>
        </w:rPr>
        <w:t xml:space="preserve">identifying </w:t>
      </w:r>
      <w:r w:rsidR="00AA10AC">
        <w:rPr>
          <w:color w:val="212121"/>
        </w:rPr>
        <w:t xml:space="preserve">the </w:t>
      </w:r>
      <w:r>
        <w:rPr>
          <w:color w:val="212121"/>
        </w:rPr>
        <w:t>presence or absence of</w:t>
      </w:r>
      <w:r w:rsidR="00DE4CDC" w:rsidRPr="00D04479">
        <w:rPr>
          <w:color w:val="212121"/>
        </w:rPr>
        <w:t xml:space="preserve"> </w:t>
      </w:r>
      <w:r w:rsidR="00B13410" w:rsidRPr="00D04479">
        <w:rPr>
          <w:color w:val="212121"/>
        </w:rPr>
        <w:t xml:space="preserve">PC </w:t>
      </w:r>
      <w:r w:rsidR="00DE4CDC" w:rsidRPr="00D04479">
        <w:rPr>
          <w:color w:val="212121"/>
        </w:rPr>
        <w:t>consultation compared to the gold standard (Table 2). The positive predictive value</w:t>
      </w:r>
      <w:r>
        <w:rPr>
          <w:color w:val="212121"/>
        </w:rPr>
        <w:t xml:space="preserve"> </w:t>
      </w:r>
      <w:r w:rsidR="00DE4CDC" w:rsidRPr="00D04479">
        <w:rPr>
          <w:color w:val="212121"/>
        </w:rPr>
        <w:t xml:space="preserve">was </w:t>
      </w:r>
      <w:r w:rsidR="00265D10" w:rsidRPr="00D04479">
        <w:rPr>
          <w:color w:val="212121"/>
        </w:rPr>
        <w:t>66.7% (95%CI 47.</w:t>
      </w:r>
      <w:r w:rsidR="009C63C5">
        <w:rPr>
          <w:color w:val="212121"/>
        </w:rPr>
        <w:t>2</w:t>
      </w:r>
      <w:r w:rsidR="00265D10" w:rsidRPr="00D04479">
        <w:rPr>
          <w:color w:val="212121"/>
        </w:rPr>
        <w:t>%-82.</w:t>
      </w:r>
      <w:r w:rsidR="009C63C5">
        <w:rPr>
          <w:color w:val="212121"/>
        </w:rPr>
        <w:t>7</w:t>
      </w:r>
      <w:r w:rsidR="00265D10" w:rsidRPr="00D04479">
        <w:rPr>
          <w:color w:val="212121"/>
        </w:rPr>
        <w:t>%)</w:t>
      </w:r>
      <w:r w:rsidR="00DE4CDC" w:rsidRPr="00D04479">
        <w:t xml:space="preserve"> and </w:t>
      </w:r>
      <w:r w:rsidR="00DE4CDC" w:rsidRPr="00D04479">
        <w:rPr>
          <w:color w:val="212121"/>
        </w:rPr>
        <w:t>n</w:t>
      </w:r>
      <w:r w:rsidR="00265D10" w:rsidRPr="00D04479">
        <w:rPr>
          <w:color w:val="212121"/>
        </w:rPr>
        <w:t xml:space="preserve">egative </w:t>
      </w:r>
      <w:r w:rsidR="00DE4CDC" w:rsidRPr="00D04479">
        <w:rPr>
          <w:color w:val="212121"/>
        </w:rPr>
        <w:t>p</w:t>
      </w:r>
      <w:r w:rsidR="00265D10" w:rsidRPr="00D04479">
        <w:rPr>
          <w:color w:val="212121"/>
        </w:rPr>
        <w:t xml:space="preserve">redictive </w:t>
      </w:r>
      <w:r w:rsidR="00DE4CDC" w:rsidRPr="00D04479">
        <w:rPr>
          <w:color w:val="212121"/>
        </w:rPr>
        <w:t>v</w:t>
      </w:r>
      <w:r w:rsidR="00265D10" w:rsidRPr="00D04479">
        <w:rPr>
          <w:color w:val="212121"/>
        </w:rPr>
        <w:t>alue</w:t>
      </w:r>
      <w:r w:rsidR="00DE4CDC" w:rsidRPr="00D04479">
        <w:rPr>
          <w:color w:val="212121"/>
        </w:rPr>
        <w:t xml:space="preserve"> was</w:t>
      </w:r>
      <w:r w:rsidR="00265D10" w:rsidRPr="00D04479">
        <w:rPr>
          <w:color w:val="212121"/>
        </w:rPr>
        <w:t xml:space="preserve"> 96.5% (95%</w:t>
      </w:r>
      <w:r w:rsidR="002E37BB">
        <w:rPr>
          <w:color w:val="212121"/>
        </w:rPr>
        <w:t xml:space="preserve"> </w:t>
      </w:r>
      <w:r w:rsidR="00265D10" w:rsidRPr="00D04479">
        <w:rPr>
          <w:color w:val="212121"/>
        </w:rPr>
        <w:t xml:space="preserve">CI </w:t>
      </w:r>
      <w:r w:rsidR="009C63C5">
        <w:rPr>
          <w:color w:val="212121"/>
        </w:rPr>
        <w:t>9</w:t>
      </w:r>
      <w:r w:rsidR="00B206BD">
        <w:rPr>
          <w:color w:val="212121"/>
        </w:rPr>
        <w:t>5.9</w:t>
      </w:r>
      <w:r w:rsidR="009C63C5">
        <w:rPr>
          <w:color w:val="212121"/>
        </w:rPr>
        <w:t>.0</w:t>
      </w:r>
      <w:r w:rsidR="00265D10" w:rsidRPr="00D04479">
        <w:rPr>
          <w:color w:val="212121"/>
        </w:rPr>
        <w:t>-</w:t>
      </w:r>
      <w:r w:rsidR="009C63C5">
        <w:rPr>
          <w:color w:val="212121"/>
        </w:rPr>
        <w:t>97.0</w:t>
      </w:r>
      <w:r w:rsidR="00265D10" w:rsidRPr="00D04479">
        <w:rPr>
          <w:color w:val="212121"/>
        </w:rPr>
        <w:t>%)</w:t>
      </w:r>
      <w:r w:rsidR="00DE4CDC" w:rsidRPr="00D04479">
        <w:t xml:space="preserve">. </w:t>
      </w:r>
    </w:p>
    <w:p w14:paraId="09675C89" w14:textId="77777777" w:rsidR="0020189C" w:rsidRPr="00D04479" w:rsidRDefault="006C10D5" w:rsidP="0020189C">
      <w:pPr>
        <w:spacing w:before="120"/>
      </w:pPr>
      <w:r>
        <w:rPr>
          <w:b/>
        </w:rPr>
        <w:t>DISCUSSION</w:t>
      </w:r>
    </w:p>
    <w:p w14:paraId="5D559ABB" w14:textId="77E2AF0A" w:rsidR="008A22D1" w:rsidRDefault="00F06CDF" w:rsidP="00734B2A">
      <w:pPr>
        <w:spacing w:before="120"/>
      </w:pPr>
      <w:r w:rsidRPr="00D04479">
        <w:t xml:space="preserve">To the best of our knowledge, this </w:t>
      </w:r>
      <w:r>
        <w:t xml:space="preserve">study </w:t>
      </w:r>
      <w:r w:rsidRPr="00D04479">
        <w:t xml:space="preserve">represents the first attempt to assess the performance of </w:t>
      </w:r>
      <w:r w:rsidR="0005025A">
        <w:t xml:space="preserve">PC </w:t>
      </w:r>
      <w:del w:id="58" w:author="Microsoft Office User" w:date="2020-09-15T19:31:00Z">
        <w:r>
          <w:delText>billing</w:delText>
        </w:r>
      </w:del>
      <w:ins w:id="59" w:author="Microsoft Office User" w:date="2020-09-15T19:31:00Z">
        <w:r w:rsidR="006F15C6">
          <w:t>administrative</w:t>
        </w:r>
      </w:ins>
      <w:r w:rsidR="006F15C6">
        <w:t xml:space="preserve"> </w:t>
      </w:r>
      <w:r w:rsidRPr="00D04479">
        <w:t>codes in the critically ill pediatric population.</w:t>
      </w:r>
      <w:r>
        <w:t xml:space="preserve"> </w:t>
      </w:r>
      <w:r w:rsidR="00BB46D7" w:rsidRPr="00D04479">
        <w:t xml:space="preserve">In </w:t>
      </w:r>
      <w:r>
        <w:t>our</w:t>
      </w:r>
      <w:r w:rsidR="00BB46D7" w:rsidRPr="00D04479">
        <w:t xml:space="preserve"> single academic </w:t>
      </w:r>
      <w:r w:rsidR="00BB46D7" w:rsidRPr="00D04479">
        <w:lastRenderedPageBreak/>
        <w:t>children</w:t>
      </w:r>
      <w:r w:rsidR="000B3777" w:rsidRPr="00D04479">
        <w:t>’</w:t>
      </w:r>
      <w:r w:rsidR="00BB46D7" w:rsidRPr="00D04479">
        <w:t xml:space="preserve">s </w:t>
      </w:r>
      <w:r w:rsidR="005838CA" w:rsidRPr="00D04479">
        <w:t>hospital,</w:t>
      </w:r>
      <w:r w:rsidR="00BB46D7" w:rsidRPr="00D04479">
        <w:t xml:space="preserve"> </w:t>
      </w:r>
      <w:r w:rsidR="00AD1481" w:rsidRPr="00D04479">
        <w:t xml:space="preserve">we </w:t>
      </w:r>
      <w:r w:rsidR="00BB46D7" w:rsidRPr="00D04479">
        <w:t xml:space="preserve">found </w:t>
      </w:r>
      <w:r w:rsidR="00AD1481" w:rsidRPr="00D04479">
        <w:t xml:space="preserve">ICD-9 </w:t>
      </w:r>
      <w:r w:rsidR="00347558">
        <w:t>and</w:t>
      </w:r>
      <w:r w:rsidR="00AD1481" w:rsidRPr="00D04479">
        <w:t xml:space="preserve"> ICD-10 codes for </w:t>
      </w:r>
      <w:r w:rsidR="0005025A">
        <w:t xml:space="preserve">PC </w:t>
      </w:r>
      <w:r w:rsidR="000B3777" w:rsidRPr="00D04479">
        <w:t xml:space="preserve">were highly </w:t>
      </w:r>
      <w:r w:rsidR="00AD1481" w:rsidRPr="00D04479">
        <w:t>specific</w:t>
      </w:r>
      <w:r w:rsidR="000B3777" w:rsidRPr="00D04479">
        <w:t xml:space="preserve"> but not sensitive </w:t>
      </w:r>
      <w:r w:rsidR="009403D8">
        <w:t xml:space="preserve">for </w:t>
      </w:r>
      <w:r w:rsidR="00FB456F">
        <w:t xml:space="preserve">identifying critically ill children </w:t>
      </w:r>
      <w:r w:rsidR="000B3777" w:rsidRPr="00D04479">
        <w:t xml:space="preserve">who received PC </w:t>
      </w:r>
      <w:r w:rsidR="00AD1481" w:rsidRPr="00D04479">
        <w:t xml:space="preserve">consultation. </w:t>
      </w:r>
      <w:r w:rsidR="00347558">
        <w:t>The negative pred</w:t>
      </w:r>
      <w:r w:rsidR="00F04635">
        <w:t>ictive value was</w:t>
      </w:r>
      <w:r>
        <w:t xml:space="preserve"> </w:t>
      </w:r>
      <w:r w:rsidR="00347558">
        <w:t xml:space="preserve">high, but the positive predictive value was moderate, at best. </w:t>
      </w:r>
      <w:r>
        <w:t>Based on these findings, there may be</w:t>
      </w:r>
      <w:r w:rsidR="008A22D1">
        <w:t xml:space="preserve"> </w:t>
      </w:r>
      <w:r w:rsidR="00F04635">
        <w:t>considerable risk of misclassification when using these codes to identify PC involvement</w:t>
      </w:r>
      <w:r>
        <w:t xml:space="preserve"> within administrative data</w:t>
      </w:r>
      <w:del w:id="60" w:author="Microsoft Office User" w:date="2020-09-15T19:31:00Z">
        <w:r w:rsidR="00F04635">
          <w:delText>.</w:delText>
        </w:r>
        <w:r w:rsidR="008A22D1">
          <w:delText xml:space="preserve"> </w:delText>
        </w:r>
      </w:del>
      <w:ins w:id="61" w:author="Microsoft Office User" w:date="2020-09-15T19:31:00Z">
        <w:r w:rsidR="00821E6C">
          <w:t xml:space="preserve"> for</w:t>
        </w:r>
        <w:r w:rsidR="002B3A32">
          <w:t xml:space="preserve"> research</w:t>
        </w:r>
        <w:r w:rsidR="00821E6C">
          <w:t>,</w:t>
        </w:r>
        <w:r w:rsidR="002B3A32">
          <w:t xml:space="preserve"> program development or quality improvement.</w:t>
        </w:r>
      </w:ins>
    </w:p>
    <w:p w14:paraId="381DE328" w14:textId="1BDDFE2E" w:rsidR="007E35CA" w:rsidRPr="00CF2126" w:rsidRDefault="00F00488" w:rsidP="00734B2A">
      <w:pPr>
        <w:spacing w:before="120"/>
      </w:pPr>
      <w:r w:rsidRPr="00FA609F">
        <w:t>Conducting</w:t>
      </w:r>
      <w:r w:rsidR="00E14D57" w:rsidRPr="00FA609F">
        <w:t xml:space="preserve"> prospective clinical studies in pediatrics is challenging because of smaller sample sizes and financial and sometimes ethical limitations. Administrative databases are an att</w:t>
      </w:r>
      <w:r w:rsidR="00E14D57" w:rsidRPr="00F16A83">
        <w:t>ractive data</w:t>
      </w:r>
      <w:r w:rsidR="00AE433D" w:rsidRPr="001A593F">
        <w:t xml:space="preserve"> </w:t>
      </w:r>
      <w:r w:rsidR="00E14D57" w:rsidRPr="001A593F">
        <w:t>source given their large sample sizes and lower costs. However, these databases can have variable accuracy not least because the data is not primarily collected for research</w:t>
      </w:r>
      <w:r w:rsidR="009769CE">
        <w:t>.</w:t>
      </w:r>
      <w:del w:id="62" w:author="Microsoft Office User" w:date="2020-09-15T19:31:00Z">
        <w:r w:rsidR="00522933" w:rsidRPr="00CF2126">
          <w:fldChar w:fldCharType="begin"/>
        </w:r>
        <w:r w:rsidR="00D72C91">
          <w:delInstrText xml:space="preserve"> ADDIN EN.CITE &lt;EndNote&gt;&lt;Cite&gt;&lt;Author&gt;Garland A&lt;/Author&gt;&lt;Year&gt;2015&lt;/Year&gt;&lt;RecNum&gt;67&lt;/RecNum&gt;&lt;DisplayText&gt;&lt;style face="superscript"&gt;14&lt;/style&gt;&lt;/DisplayText&gt;&lt;record&gt;&lt;rec-number&gt;67&lt;/rec-number&gt;&lt;foreign-keys&gt;&lt;key app="EN" db-id="vdw0rf0t0wxde7edswuxvfxu992p5vsxfsra" timestamp="1552587498" guid="deacb5f2-76ca-4f02-b252-74bf7b65bc29"&gt;67&lt;/key&gt;&lt;/foreign-keys&gt;&lt;ref-type name="Journal Article"&gt;17&lt;/ref-type&gt;&lt;contributors&gt;&lt;authors&gt;&lt;author&gt;Garland A, Gershengorn HB, Marrie RA, Reider N, Wilcox ME&lt;/author&gt;&lt;/authors&gt;&lt;/contributors&gt;&lt;titles&gt;&lt;title&gt;A Practical, Global Perspective on Using Administrative Data to Conduct Intensive Care Unit Research&lt;/title&gt;&lt;secondary-title&gt;Ann Am Thorac Soc&lt;/secondary-title&gt;&lt;/titles&gt;&lt;periodical&gt;&lt;full-title&gt;Ann Am Thorac Soc&lt;/full-title&gt;&lt;/periodical&gt;&lt;pages&gt;1373-1386&lt;/pages&gt;&lt;volume&gt;12&lt;/volume&gt;&lt;number&gt;9&lt;/number&gt;&lt;dates&gt;&lt;year&gt;2015&lt;/year&gt;&lt;/dates&gt;&lt;urls&gt;&lt;/urls&gt;&lt;/record&gt;&lt;/Cite&gt;&lt;/EndNote&gt;</w:delInstrText>
        </w:r>
        <w:r w:rsidR="00522933" w:rsidRPr="00CF2126">
          <w:fldChar w:fldCharType="separate"/>
        </w:r>
        <w:r w:rsidR="00D72C91" w:rsidRPr="00D72C91">
          <w:rPr>
            <w:noProof/>
            <w:vertAlign w:val="superscript"/>
          </w:rPr>
          <w:delText>14</w:delText>
        </w:r>
        <w:r w:rsidR="00522933" w:rsidRPr="00CF2126">
          <w:fldChar w:fldCharType="end"/>
        </w:r>
      </w:del>
      <w:ins w:id="63" w:author="Microsoft Office User" w:date="2020-09-15T19:31:00Z">
        <w:r w:rsidR="00522933" w:rsidRPr="00CF2126">
          <w:fldChar w:fldCharType="begin"/>
        </w:r>
        <w:r w:rsidR="00FE480F">
          <w:instrText xml:space="preserve"> ADDIN EN.CITE &lt;EndNote&gt;&lt;Cite&gt;&lt;Author&gt;Garland A&lt;/Author&gt;&lt;Year&gt;2015&lt;/Year&gt;&lt;RecNum&gt;67&lt;/RecNum&gt;&lt;DisplayText&gt;&lt;style face="superscript"&gt;15&lt;/style&gt;&lt;/DisplayText&gt;&lt;record&gt;&lt;rec-number&gt;67&lt;/rec-number&gt;&lt;foreign-keys&gt;&lt;key app="EN" db-id="tx2xdzawbetzw5e5pfypt09r9pdv9v5zswzd" timestamp="0"&gt;67&lt;/key&gt;&lt;/foreign-keys&gt;&lt;ref-type name="Journal Article"&gt;17&lt;/ref-type&gt;&lt;contributors&gt;&lt;authors&gt;&lt;author&gt;Garland A, Gershengorn HB, Marrie RA, Reider N, Wilcox ME&lt;/author&gt;&lt;/authors&gt;&lt;/contributors&gt;&lt;titles&gt;&lt;title&gt;A Practical, Global Perspective on Using Administrative Data to Conduct Intensive Care Unit Research&lt;/title&gt;&lt;secondary-title&gt;Ann Am Thorac Soc&lt;/secondary-title&gt;&lt;/titles&gt;&lt;pages&gt;1373-1386&lt;/pages&gt;&lt;volume&gt;12&lt;/volume&gt;&lt;number&gt;9&lt;/number&gt;&lt;dates&gt;&lt;year&gt;2015&lt;/year&gt;&lt;/dates&gt;&lt;urls&gt;&lt;/urls&gt;&lt;/record&gt;&lt;/Cite&gt;&lt;/EndNote&gt;</w:instrText>
        </w:r>
        <w:r w:rsidR="00522933" w:rsidRPr="00CF2126">
          <w:fldChar w:fldCharType="separate"/>
        </w:r>
        <w:r w:rsidR="00FE480F" w:rsidRPr="00FE480F">
          <w:rPr>
            <w:noProof/>
            <w:vertAlign w:val="superscript"/>
          </w:rPr>
          <w:t>15</w:t>
        </w:r>
        <w:r w:rsidR="00522933" w:rsidRPr="00CF2126">
          <w:fldChar w:fldCharType="end"/>
        </w:r>
      </w:ins>
      <w:r w:rsidR="009769CE">
        <w:t xml:space="preserve"> </w:t>
      </w:r>
      <w:r w:rsidR="00E14D57" w:rsidRPr="00E2522C">
        <w:t>The</w:t>
      </w:r>
      <w:r w:rsidR="00E14D57" w:rsidRPr="00CF2126">
        <w:t>refore</w:t>
      </w:r>
      <w:r w:rsidR="000F256C">
        <w:t>,</w:t>
      </w:r>
      <w:r w:rsidR="00E14D57" w:rsidRPr="00CF2126">
        <w:t xml:space="preserve"> validation of </w:t>
      </w:r>
      <w:r w:rsidR="000F256C">
        <w:t xml:space="preserve">these </w:t>
      </w:r>
      <w:r w:rsidR="00E14D57" w:rsidRPr="00CF2126">
        <w:t>codes</w:t>
      </w:r>
      <w:r w:rsidR="000F256C">
        <w:t xml:space="preserve"> is an essential step in </w:t>
      </w:r>
      <w:r w:rsidR="00E14D57" w:rsidRPr="00CF2126">
        <w:t xml:space="preserve">rigorous observational research </w:t>
      </w:r>
      <w:r w:rsidR="000F256C">
        <w:t>using administrative data to ensure appropriate and valid interpretation of results.</w:t>
      </w:r>
      <w:del w:id="64" w:author="Microsoft Office User" w:date="2020-09-15T19:31:00Z">
        <w:r w:rsidR="00F5797A" w:rsidRPr="00CF2126">
          <w:fldChar w:fldCharType="begin"/>
        </w:r>
        <w:r w:rsidR="00D72C91">
          <w:delInstrText xml:space="preserve"> ADDIN EN.CITE &lt;EndNote&gt;&lt;Cite&gt;&lt;Author&gt;van Walraven C&lt;/Author&gt;&lt;Year&gt;2012&lt;/Year&gt;&lt;RecNum&gt;68&lt;/RecNum&gt;&lt;DisplayText&gt;&lt;style face="superscript"&gt;15&lt;/style&gt;&lt;/DisplayText&gt;&lt;record&gt;&lt;rec-number&gt;68&lt;/rec-number&gt;&lt;foreign-keys&gt;&lt;key app="EN" db-id="vdw0rf0t0wxde7edswuxvfxu992p5vsxfsra" timestamp="1552587968" guid="4f12e042-4509-48c7-8215-e7b6ff7152c0"&gt;68&lt;/key&gt;&lt;/foreign-keys&gt;&lt;ref-type name="Journal Article"&gt;17&lt;/ref-type&gt;&lt;contributors&gt;&lt;authors&gt;&lt;author&gt;van Walraven C, Austin P&lt;/author&gt;&lt;/authors&gt;&lt;/contributors&gt;&lt;titles&gt;&lt;title&gt;Administrative database research has unique characteristics that can risk biased results&lt;/title&gt;&lt;secondary-title&gt;J Clin Epidemiol&lt;/secondary-title&gt;&lt;/titles&gt;&lt;periodical&gt;&lt;full-title&gt;J Clin Epidemiol&lt;/full-title&gt;&lt;/periodical&gt;&lt;pages&gt;126-131&lt;/pages&gt;&lt;volume&gt;65&lt;/volume&gt;&lt;number&gt;2&lt;/number&gt;&lt;dates&gt;&lt;year&gt;2012&lt;/year&gt;&lt;/dates&gt;&lt;urls&gt;&lt;related-urls&gt;&lt;url&gt;https://ac.els-cdn.com/S0895435611002484/1-s2.0-S0895435611002484-main.pdf?_tid=9469e8e3-fbd4-40c7-8b0e-9f0e57a7b39e&amp;amp;acdnat=1552588486_fb9626de5e26d72aff52e3020bb29ee4&lt;/url&gt;&lt;/related-urls&gt;&lt;/urls&gt;&lt;/record&gt;&lt;/Cite&gt;&lt;/EndNote&gt;</w:delInstrText>
        </w:r>
        <w:r w:rsidR="00F5797A" w:rsidRPr="00CF2126">
          <w:fldChar w:fldCharType="separate"/>
        </w:r>
        <w:r w:rsidR="00D72C91" w:rsidRPr="00D72C91">
          <w:rPr>
            <w:noProof/>
            <w:vertAlign w:val="superscript"/>
          </w:rPr>
          <w:delText>15</w:delText>
        </w:r>
        <w:r w:rsidR="00F5797A" w:rsidRPr="00CF2126">
          <w:fldChar w:fldCharType="end"/>
        </w:r>
      </w:del>
      <w:ins w:id="65" w:author="Microsoft Office User" w:date="2020-09-15T19:31:00Z">
        <w:r w:rsidR="00F5797A" w:rsidRPr="00CF2126">
          <w:fldChar w:fldCharType="begin"/>
        </w:r>
        <w:r w:rsidR="00FE480F">
          <w:instrText xml:space="preserve"> ADDIN EN.CITE &lt;EndNote&gt;&lt;Cite&gt;&lt;Author&gt;van Walraven C&lt;/Author&gt;&lt;Year&gt;2012&lt;/Year&gt;&lt;RecNum&gt;68&lt;/RecNum&gt;&lt;DisplayText&gt;&lt;style face="superscript"&gt;16&lt;/style&gt;&lt;/DisplayText&gt;&lt;record&gt;&lt;rec-number&gt;68&lt;/rec-number&gt;&lt;foreign-keys&gt;&lt;key app="EN" db-id="tx2xdzawbetzw5e5pfypt09r9pdv9v5zswzd" timestamp="0"&gt;68&lt;/key&gt;&lt;/foreign-keys&gt;&lt;ref-type name="Journal Article"&gt;17&lt;/ref-type&gt;&lt;contributors&gt;&lt;authors&gt;&lt;author&gt;van Walraven C, Austin P&lt;/author&gt;&lt;/authors&gt;&lt;/contributors&gt;&lt;titles&gt;&lt;title&gt;Administrative database research has unique characteristics that can risk biased results&lt;/title&gt;&lt;secondary-title&gt;J Clin Epidemiol&lt;/secondary-title&gt;&lt;/titles&gt;&lt;pages&gt;126-131&lt;/pages&gt;&lt;volume&gt;65&lt;/volume&gt;&lt;number&gt;2&lt;/number&gt;&lt;dates&gt;&lt;year&gt;2012&lt;/year&gt;&lt;/dates&gt;&lt;urls&gt;&lt;related-urls&gt;&lt;url&gt;https://ac.els-cdn.com/S0895435611002484/1-s2.0-S0895435611002484-main.pdf?_tid=9469e8e3-fbd4-40c7-8b0e-9f0e57a7b39e&amp;amp;acdnat=1552588486_fb9626de5e26d72aff52e3020bb29ee4&lt;/url&gt;&lt;/related-urls&gt;&lt;/urls&gt;&lt;/record&gt;&lt;/Cite&gt;&lt;/EndNote&gt;</w:instrText>
        </w:r>
        <w:r w:rsidR="00F5797A" w:rsidRPr="00CF2126">
          <w:fldChar w:fldCharType="separate"/>
        </w:r>
        <w:r w:rsidR="00FE480F" w:rsidRPr="00FE480F">
          <w:rPr>
            <w:noProof/>
            <w:vertAlign w:val="superscript"/>
          </w:rPr>
          <w:t>16</w:t>
        </w:r>
        <w:r w:rsidR="00F5797A" w:rsidRPr="00CF2126">
          <w:fldChar w:fldCharType="end"/>
        </w:r>
      </w:ins>
      <w:r w:rsidR="00E14D57" w:rsidRPr="00E2522C">
        <w:t xml:space="preserve"> </w:t>
      </w:r>
      <w:r w:rsidR="000F256C">
        <w:t>Yet,</w:t>
      </w:r>
      <w:r w:rsidR="000F256C" w:rsidRPr="00E2522C">
        <w:t xml:space="preserve"> </w:t>
      </w:r>
      <w:r w:rsidR="00E14D57" w:rsidRPr="00E2522C">
        <w:t xml:space="preserve">such </w:t>
      </w:r>
      <w:r w:rsidR="00E14D57" w:rsidRPr="00CF2126">
        <w:t>validation</w:t>
      </w:r>
      <w:r w:rsidR="000F256C">
        <w:t xml:space="preserve"> work</w:t>
      </w:r>
      <w:r w:rsidR="00E14D57" w:rsidRPr="00CF2126">
        <w:t xml:space="preserve"> is </w:t>
      </w:r>
      <w:r w:rsidR="000F256C">
        <w:t>often not</w:t>
      </w:r>
      <w:r w:rsidR="00E14D57" w:rsidRPr="00CF2126">
        <w:t xml:space="preserve"> performed</w:t>
      </w:r>
      <w:r w:rsidR="000F256C">
        <w:t>, although may be increasing in the pediatric literatur</w:t>
      </w:r>
      <w:r w:rsidR="00A6545F">
        <w:t>e</w:t>
      </w:r>
      <w:r w:rsidR="000F256C">
        <w:t xml:space="preserve"> recent</w:t>
      </w:r>
      <w:r w:rsidR="00A6545F">
        <w:t>ly</w:t>
      </w:r>
      <w:r w:rsidR="005A4592">
        <w:t>.</w:t>
      </w:r>
      <w:r w:rsidR="005A4592">
        <w:fldChar w:fldCharType="begin">
          <w:fldData xml:space="preserve">PEVuZE5vdGU+PENpdGU+PEF1dGhvcj5LZWVsZSBMPC9BdXRob3I+PFllYXI+MjAxMzwvWWVhcj48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</w:fldData>
        </w:fldChar>
      </w:r>
      <w:r w:rsidR="0039387A">
        <w:instrText xml:space="preserve"> ADDIN EN.CITE </w:instrText>
      </w:r>
      <w:r w:rsidR="0039387A">
        <w:fldChar w:fldCharType="begin">
          <w:fldData xml:space="preserve">PEVuZE5vdGU+PENpdGU+PEF1dGhvcj5LZWVsZSBMPC9BdXRob3I+PFllYXI+MjAxMzwvWWVhcj48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</w:fldData>
        </w:fldChar>
      </w:r>
      <w:r w:rsidR="0039387A">
        <w:instrText xml:space="preserve"> ADDIN EN.CITE.DATA </w:instrText>
      </w:r>
      <w:r w:rsidR="0039387A">
        <w:fldChar w:fldCharType="end"/>
      </w:r>
      <w:r w:rsidR="005A4592">
        <w:fldChar w:fldCharType="separate"/>
      </w:r>
      <w:del w:id="66" w:author="Microsoft Office User" w:date="2020-09-15T19:31:00Z">
        <w:r w:rsidR="00D72C91" w:rsidRPr="00D72C91">
          <w:rPr>
            <w:noProof/>
            <w:vertAlign w:val="superscript"/>
          </w:rPr>
          <w:delText>16-21</w:delText>
        </w:r>
      </w:del>
      <w:ins w:id="67" w:author="Microsoft Office User" w:date="2020-09-15T19:31:00Z">
        <w:r w:rsidR="00521D2A" w:rsidRPr="00521D2A">
          <w:rPr>
            <w:noProof/>
            <w:vertAlign w:val="superscript"/>
          </w:rPr>
          <w:t>17-24</w:t>
        </w:r>
      </w:ins>
      <w:r w:rsidR="005A4592">
        <w:fldChar w:fldCharType="end"/>
      </w:r>
      <w:del w:id="68" w:author="Microsoft Office User" w:date="2020-09-15T19:31:00Z">
        <w:r w:rsidR="00634277">
          <w:delText xml:space="preserve"> </w:delText>
        </w:r>
        <w:r w:rsidR="000F256C">
          <w:delText xml:space="preserve"> </w:delText>
        </w:r>
      </w:del>
    </w:p>
    <w:p w14:paraId="6DA04C98" w14:textId="2362E945" w:rsidR="009D44F0" w:rsidRPr="00A45966" w:rsidRDefault="002834B9" w:rsidP="00734B2A">
      <w:pPr>
        <w:spacing w:before="120"/>
        <w:rPr>
          <w:strike/>
        </w:rPr>
      </w:pPr>
      <w:r>
        <w:t>Our results demonstrated</w:t>
      </w:r>
      <w:r w:rsidRPr="00D04479">
        <w:t xml:space="preserve"> similar specificity but lower sensitivity than th</w:t>
      </w:r>
      <w:r>
        <w:t>ose reported in</w:t>
      </w:r>
      <w:r w:rsidRPr="00D04479">
        <w:t xml:space="preserve"> adult</w:t>
      </w:r>
      <w:r>
        <w:t xml:space="preserve"> studies</w:t>
      </w:r>
      <w:r w:rsidRPr="00D04479">
        <w:t xml:space="preserve"> </w:t>
      </w:r>
      <w:r>
        <w:t>(</w:t>
      </w:r>
      <w:r w:rsidRPr="00D04479">
        <w:t>specificity 98-99% and sensitivity at 49.9-84%</w:t>
      </w:r>
      <w:r>
        <w:t>) and one prior Canadian pediatric oncology study.</w:t>
      </w:r>
      <w:r w:rsidRPr="00CF2126">
        <w:fldChar w:fldCharType="begin">
          <w:fldData xml:space="preserve">PEVuZE5vdGU+PENpdGU+PEF1dGhvcj5IdWEgTTwvQXV0aG9yPjxZZWFyPjIwMTc8L1llYXI+PFJl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</w:fldData>
        </w:fldChar>
      </w:r>
      <w:r w:rsidR="00FE480F">
        <w:instrText xml:space="preserve"> ADDIN EN.CITE </w:instrText>
      </w:r>
      <w:r w:rsidR="00FE480F">
        <w:fldChar w:fldCharType="begin">
          <w:fldData xml:space="preserve">PEVuZE5vdGU+PENpdGU+PEF1dGhvcj5IdWEgTTwvQXV0aG9yPjxZZWFyPjIwMTc8L1llYXI+PFJl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</w:fldData>
        </w:fldChar>
      </w:r>
      <w:r w:rsidR="00FE480F">
        <w:instrText xml:space="preserve"> ADDIN EN.CITE.DATA </w:instrText>
      </w:r>
      <w:r w:rsidR="00FE480F">
        <w:fldChar w:fldCharType="end"/>
      </w:r>
      <w:r w:rsidRPr="00CF2126">
        <w:fldChar w:fldCharType="separate"/>
      </w:r>
      <w:r w:rsidR="00FE480F" w:rsidRPr="00FE480F">
        <w:rPr>
          <w:noProof/>
          <w:vertAlign w:val="superscript"/>
        </w:rPr>
        <w:t>11</w:t>
      </w:r>
      <w:del w:id="69" w:author="Microsoft Office User" w:date="2020-09-15T19:31:00Z">
        <w:r w:rsidR="00D72C91" w:rsidRPr="00D72C91">
          <w:rPr>
            <w:noProof/>
            <w:vertAlign w:val="superscript"/>
          </w:rPr>
          <w:delText>,12,22</w:delText>
        </w:r>
      </w:del>
      <w:ins w:id="70" w:author="Microsoft Office User" w:date="2020-09-15T19:31:00Z">
        <w:r w:rsidR="00FE480F" w:rsidRPr="00FE480F">
          <w:rPr>
            <w:noProof/>
            <w:vertAlign w:val="superscript"/>
          </w:rPr>
          <w:t>-13</w:t>
        </w:r>
      </w:ins>
      <w:r w:rsidRPr="00CF2126">
        <w:fldChar w:fldCharType="end"/>
      </w:r>
      <w:r>
        <w:t xml:space="preserve"> The latter study compared the administrative records for children with cancer who had died to a regional PC database.</w:t>
      </w:r>
      <w:del w:id="71" w:author="Microsoft Office User" w:date="2020-09-15T19:31:00Z">
        <w:r w:rsidRPr="00CF2126">
          <w:fldChar w:fldCharType="begin"/>
        </w:r>
        <w:r w:rsidR="00D72C91">
          <w:delInstrText xml:space="preserve"> ADDIN EN.CITE &lt;EndNote&gt;&lt;Cite&gt;&lt;Author&gt;Widger K&lt;/Author&gt;&lt;Year&gt;2017&lt;/Year&gt;&lt;RecNum&gt;88&lt;/RecNum&gt;&lt;DisplayText&gt;&lt;style face="superscript"&gt;22&lt;/style&gt;&lt;/DisplayText&gt;&lt;record&gt;&lt;rec-number&gt;88&lt;/rec-number&gt;&lt;foreign-keys&gt;&lt;key app="EN" db-id="vdw0rf0t0wxde7edswuxvfxu992p5vsxfsra" timestamp="1552678022" guid="efdd9604-1d75-4495-ab5c-f84ccdda860c"&gt;88&lt;/key&gt;&lt;/foreign-keys&gt;&lt;ref-type name="Journal Article"&gt;17&lt;/ref-type&gt;&lt;contributors&gt;&lt;authors&gt;&lt;author&gt;Widger K, Vadeboncoeur C, Zelcer S, Liu Y, Kassam A, Sutradhar R, Rapoport A, Nelson K, Wolfe J, Earle C, Pole JD, Gupta S. &lt;/author&gt;&lt;/authors&gt;&lt;/contributors&gt;&lt;titles&gt;&lt;title&gt;The Validity of Using Health Administrative Data to Identify the Involvement of Specialized Pediatric Palliative Care Teams in Children with Cancer in Ontario, Canada. &lt;/title&gt;&lt;secondary-title&gt;J Palliat Med&lt;/secondary-title&gt;&lt;/titles&gt;&lt;periodical&gt;&lt;full-title&gt;J Palliat Med&lt;/full-title&gt;&lt;/periodical&gt;&lt;pages&gt;1210-1216&lt;/pages&gt;&lt;volume&gt;20&lt;/volume&gt;&lt;number&gt;11&lt;/number&gt;&lt;dates&gt;&lt;year&gt;2017&lt;/year&gt;&lt;/dates&gt;&lt;urls&gt;&lt;/urls&gt;&lt;custom2&gt;28595025&lt;/custom2&gt;&lt;/record&gt;&lt;/Cite&gt;&lt;/EndNote&gt;</w:delInstrText>
        </w:r>
        <w:r w:rsidRPr="00CF2126">
          <w:fldChar w:fldCharType="separate"/>
        </w:r>
        <w:r w:rsidR="00D72C91" w:rsidRPr="00D72C91">
          <w:rPr>
            <w:noProof/>
            <w:vertAlign w:val="superscript"/>
          </w:rPr>
          <w:delText>22</w:delText>
        </w:r>
        <w:r w:rsidRPr="00CF2126">
          <w:fldChar w:fldCharType="end"/>
        </w:r>
      </w:del>
      <w:ins w:id="72" w:author="Microsoft Office User" w:date="2020-09-15T19:31:00Z">
        <w:r w:rsidRPr="00CF2126">
          <w:fldChar w:fldCharType="begin"/>
        </w:r>
        <w:r w:rsidR="00FE480F">
          <w:instrText xml:space="preserve"> ADDIN EN.CITE &lt;EndNote&gt;&lt;Cite&gt;&lt;Author&gt;Widger K&lt;/Author&gt;&lt;Year&gt;2017&lt;/Year&gt;&lt;RecNum&gt;88&lt;/RecNum&gt;&lt;DisplayText&gt;&lt;style face="superscript"&gt;13&lt;/style&gt;&lt;/DisplayText&gt;&lt;record&gt;&lt;rec-number&gt;88&lt;/rec-number&gt;&lt;foreign-keys&gt;&lt;key app="EN" db-id="tx2xdzawbetzw5e5pfypt09r9pdv9v5zswzd" timestamp="0"&gt;88&lt;/key&gt;&lt;/foreign-keys&gt;&lt;ref-type name="Journal Article"&gt;17&lt;/ref-type&gt;&lt;contributors&gt;&lt;authors&gt;&lt;author&gt;Widger K, Vadeboncoeur C, Zelcer S, Liu Y, Kassam A, Sutradhar R, Rapoport A, Nelson K, Wolfe J, Earle C, Pole JD, Gupta S. &lt;/author&gt;&lt;/authors&gt;&lt;/contributors&gt;&lt;titles&gt;&lt;title&gt;The Validity of Using Health Administrative Data to Identify the Involvement of Specialized Pediatric Palliative Care Teams in Children with Cancer in Ontario, Canada. &lt;/title&gt;&lt;secondary-title&gt;J Palliat Med&lt;/secondary-title&gt;&lt;/titles&gt;&lt;pages&gt;1210-1216&lt;/pages&gt;&lt;volume&gt;20&lt;/volume&gt;&lt;number&gt;11&lt;/number&gt;&lt;dates&gt;&lt;year&gt;2017&lt;/year&gt;&lt;/dates&gt;&lt;urls&gt;&lt;/urls&gt;&lt;custom2&gt;28595025&lt;/custom2&gt;&lt;/record&gt;&lt;/Cite&gt;&lt;/EndNote&gt;</w:instrText>
        </w:r>
        <w:r w:rsidRPr="00CF2126">
          <w:fldChar w:fldCharType="separate"/>
        </w:r>
        <w:r w:rsidR="00FE480F" w:rsidRPr="00FE480F">
          <w:rPr>
            <w:noProof/>
            <w:vertAlign w:val="superscript"/>
          </w:rPr>
          <w:t>13</w:t>
        </w:r>
        <w:r w:rsidRPr="00CF2126">
          <w:fldChar w:fldCharType="end"/>
        </w:r>
      </w:ins>
      <w:r w:rsidRPr="00E2522C">
        <w:t xml:space="preserve"> </w:t>
      </w:r>
      <w:r w:rsidR="00A6545F">
        <w:t>In this study,</w:t>
      </w:r>
      <w:r>
        <w:t xml:space="preserve"> an inpatient record with at least one PC code had a sensitivity of 56%, specificity of 80%, positive predictive value of 67% and negative predictive value of 71%. Multiple reasons may contribute to the lower sensitivity in our study. First,</w:t>
      </w:r>
      <w:r w:rsidR="00A6545F">
        <w:t xml:space="preserve"> our hospital may have different</w:t>
      </w:r>
      <w:r w:rsidR="008C4BEA">
        <w:t xml:space="preserve"> and less consistent</w:t>
      </w:r>
      <w:r w:rsidR="00A6545F">
        <w:t xml:space="preserve"> document and</w:t>
      </w:r>
      <w:r w:rsidR="009D44F0" w:rsidRPr="00FA609F">
        <w:t xml:space="preserve"> billing</w:t>
      </w:r>
      <w:r w:rsidR="00A6545F">
        <w:t xml:space="preserve"> practices</w:t>
      </w:r>
      <w:r w:rsidR="009D44F0" w:rsidRPr="00FA609F">
        <w:t xml:space="preserve"> </w:t>
      </w:r>
      <w:r w:rsidR="008C4BEA">
        <w:t xml:space="preserve">among the various </w:t>
      </w:r>
      <w:r w:rsidR="0005025A">
        <w:t xml:space="preserve">PC </w:t>
      </w:r>
      <w:r>
        <w:t>team members</w:t>
      </w:r>
      <w:r w:rsidR="009D44F0" w:rsidRPr="00FA609F">
        <w:t>.</w:t>
      </w:r>
      <w:r>
        <w:t xml:space="preserve"> </w:t>
      </w:r>
      <w:r w:rsidR="009769CE">
        <w:t xml:space="preserve">Variable reimbursement policies may also contribute to low incentive for consistent provider billing. </w:t>
      </w:r>
      <w:del w:id="73" w:author="Microsoft Office User" w:date="2020-09-15T19:31:00Z">
        <w:r w:rsidR="009769CE">
          <w:fldChar w:fldCharType="begin"/>
        </w:r>
        <w:r w:rsidR="00D72C91">
          <w:delInstrText xml:space="preserve"> ADDIN EN.CITE &lt;EndNote&gt;&lt;Cite&gt;&lt;Author&gt;Keim-Malpass J&lt;/Author&gt;&lt;Year&gt;2014&lt;/Year&gt;&lt;RecNum&gt;123&lt;/RecNum&gt;&lt;DisplayText&gt;&lt;style face="superscript"&gt;23&lt;/style&gt;&lt;/DisplayText&gt;&lt;record&gt;&lt;rec-number&gt;123&lt;/rec-number&gt;&lt;foreign-keys&gt;&lt;key app="EN" db-id="vdw0rf0t0wxde7edswuxvfxu992p5vsxfsra" timestamp="1569930887" guid="0c82ef53-e69f-4ca9-baeb-073c7869a05b"&gt;123&lt;/key&gt;&lt;/foreign-keys&gt;&lt;ref-type name="Journal Article"&gt;17&lt;/ref-type&gt;&lt;contributors&gt;&lt;authors&gt;&lt;author&gt;Keim-Malpass J, Hart TG, Miller JR&lt;/author&gt;&lt;/authors&gt;&lt;/contributors&gt;&lt;titles&gt;&lt;title&gt;Coverage of palliative and hospice care for pediatric patients with a life-limiting illness: a policy brief&lt;/title&gt;&lt;secondary-title&gt;J Pediatr Health Care&lt;/secondary-title&gt;&lt;/titles&gt;&lt;periodical&gt;&lt;full-title&gt;J Pediatr Health Care&lt;/full-title&gt;&lt;/periodical&gt;&lt;pages&gt;511-516&lt;/pages&gt;&lt;volume&gt;27&lt;/volume&gt;&lt;number&gt;6&lt;/number&gt;&lt;dates&gt;&lt;year&gt;2014&lt;/year&gt;&lt;/dates&gt;&lt;urls&gt;&lt;/urls&gt;&lt;/record&gt;&lt;/Cite&gt;&lt;/EndNote&gt;</w:delInstrText>
        </w:r>
        <w:r w:rsidR="009769CE">
          <w:fldChar w:fldCharType="separate"/>
        </w:r>
        <w:r w:rsidR="00D72C91" w:rsidRPr="00D72C91">
          <w:rPr>
            <w:noProof/>
            <w:vertAlign w:val="superscript"/>
          </w:rPr>
          <w:delText>23</w:delText>
        </w:r>
        <w:r w:rsidR="009769CE">
          <w:fldChar w:fldCharType="end"/>
        </w:r>
      </w:del>
      <w:ins w:id="74" w:author="Microsoft Office User" w:date="2020-09-15T19:31:00Z">
        <w:r w:rsidR="009769CE">
          <w:fldChar w:fldCharType="begin"/>
        </w:r>
        <w:r w:rsidR="005A4592">
          <w:instrText xml:space="preserve"> ADDIN EN.CITE &lt;EndNote&gt;&lt;Cite&gt;&lt;Author&gt;Keim-Malpass J&lt;/Author&gt;&lt;Year&gt;2014&lt;/Year&gt;&lt;RecNum&gt;123&lt;/RecNum&gt;&lt;DisplayText&gt;&lt;style face="superscript"&gt;25&lt;/style&gt;&lt;/DisplayText&gt;&lt;record&gt;&lt;rec-number&gt;123&lt;/rec-number&gt;&lt;foreign-keys&gt;&lt;key app="EN" db-id="tx2xdzawbetzw5e5pfypt09r9pdv9v5zswzd" timestamp="0"&gt;123&lt;/key&gt;&lt;/foreign-keys&gt;&lt;ref-type name="Journal Article"&gt;17&lt;/ref-type&gt;&lt;contributors&gt;&lt;authors&gt;&lt;author&gt;Keim-Malpass J, Hart TG, Miller JR&lt;/author&gt;&lt;/authors&gt;&lt;/contributors&gt;&lt;titles&gt;&lt;title&gt;Coverage of palliative and hospice care for pediatric patients with a life-limiting illness: a policy brief&lt;/title&gt;&lt;secondary-title&gt;J Pediatr Health Care&lt;/secondary-title&gt;&lt;/titles&gt;&lt;pages&gt;511-516&lt;/pages&gt;&lt;volume&gt;27&lt;/volume&gt;&lt;number&gt;6&lt;/number&gt;&lt;dates&gt;&lt;year&gt;2014&lt;/year&gt;&lt;/dates&gt;&lt;urls&gt;&lt;/urls&gt;&lt;/record&gt;&lt;/Cite&gt;&lt;/EndNote&gt;</w:instrText>
        </w:r>
        <w:r w:rsidR="009769CE">
          <w:fldChar w:fldCharType="separate"/>
        </w:r>
        <w:r w:rsidR="005A4592" w:rsidRPr="005A4592">
          <w:rPr>
            <w:noProof/>
            <w:vertAlign w:val="superscript"/>
          </w:rPr>
          <w:t>25</w:t>
        </w:r>
        <w:r w:rsidR="009769CE">
          <w:fldChar w:fldCharType="end"/>
        </w:r>
      </w:ins>
      <w:r w:rsidR="009769CE">
        <w:t xml:space="preserve"> </w:t>
      </w:r>
      <w:r w:rsidR="00AE2F60">
        <w:t xml:space="preserve">Additionally, </w:t>
      </w:r>
      <w:r w:rsidR="008C4BEA">
        <w:t>our</w:t>
      </w:r>
      <w:r w:rsidR="00AE2F60">
        <w:t xml:space="preserve"> rate of </w:t>
      </w:r>
      <w:r w:rsidR="0005025A">
        <w:t xml:space="preserve">PC </w:t>
      </w:r>
      <w:r w:rsidR="00AE2F60">
        <w:t xml:space="preserve">consultation may </w:t>
      </w:r>
      <w:r w:rsidR="00AE2F60">
        <w:lastRenderedPageBreak/>
        <w:t xml:space="preserve">result in decreased awareness among hospital coders to look for this particular service when identifying a set of discharge diagnoses. Finally, given the complexity of these patients and their hospital course, other diagnoses may have been prioritized over a </w:t>
      </w:r>
      <w:r w:rsidR="0005025A">
        <w:t xml:space="preserve">PC </w:t>
      </w:r>
      <w:r w:rsidR="00AE2F60">
        <w:t>code</w:t>
      </w:r>
      <w:del w:id="75" w:author="Microsoft Office User" w:date="2020-09-15T19:31:00Z">
        <w:r w:rsidR="00AE2F60">
          <w:delText xml:space="preserve"> given the limited number of allowed discharge diagnoses. </w:delText>
        </w:r>
        <w:r w:rsidR="009D44F0" w:rsidRPr="00FA609F">
          <w:delText xml:space="preserve"> </w:delText>
        </w:r>
      </w:del>
      <w:ins w:id="76" w:author="Microsoft Office User" w:date="2020-09-15T19:31:00Z">
        <w:r w:rsidR="00094D98">
          <w:t>.</w:t>
        </w:r>
      </w:ins>
    </w:p>
    <w:p w14:paraId="39A765F8" w14:textId="043CD294" w:rsidR="0078740E" w:rsidRDefault="00234D83" w:rsidP="00734B2A">
      <w:pPr>
        <w:spacing w:before="120"/>
      </w:pPr>
      <w:r w:rsidRPr="00FA609F">
        <w:t>There are multiple limitations to our study.</w:t>
      </w:r>
      <w:r w:rsidR="00AE433D" w:rsidRPr="00F16A83">
        <w:t xml:space="preserve"> </w:t>
      </w:r>
      <w:r w:rsidR="00AE2F60">
        <w:t>As a single center, generalizability of our findings to other institutions is unknown. Coding practices across centers may vary, yielding better or worse performance. Additionally, t</w:t>
      </w:r>
      <w:r w:rsidR="00AE433D" w:rsidRPr="00F16A83">
        <w:t xml:space="preserve">he availability of </w:t>
      </w:r>
      <w:r w:rsidR="00AE2F60">
        <w:t xml:space="preserve">pediatric </w:t>
      </w:r>
      <w:r w:rsidR="00673E4F" w:rsidRPr="001A593F">
        <w:t xml:space="preserve">PC </w:t>
      </w:r>
      <w:r w:rsidR="00AE433D" w:rsidRPr="001A593F">
        <w:t>resources varies significantly across the U.S</w:t>
      </w:r>
      <w:r w:rsidR="00AE2F60">
        <w:t>.</w:t>
      </w:r>
      <w:r w:rsidR="00AE433D" w:rsidRPr="001A593F">
        <w:t xml:space="preserve"> </w:t>
      </w:r>
      <w:r w:rsidR="00AE433D" w:rsidRPr="00CF2126">
        <w:fldChar w:fldCharType="begin">
          <w:fldData xml:space="preserve">PEVuZE5vdGU+PENpdGU+PEF1dGhvcj5GZXVkdG5lcjwvQXV0aG9yPjxZZWFyPjIwMTM8L1llYXI+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</w:fldData>
        </w:fldChar>
      </w:r>
      <w:r w:rsidR="005A4592">
        <w:instrText xml:space="preserve"> ADDIN EN.CITE </w:instrText>
      </w:r>
      <w:r w:rsidR="005A4592">
        <w:fldChar w:fldCharType="begin">
          <w:fldData xml:space="preserve">PEVuZE5vdGU+PENpdGU+PEF1dGhvcj5GZXVkdG5lcjwvQXV0aG9yPjxZZWFyPjIwMTM8L1llYXI+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</w:fldData>
        </w:fldChar>
      </w:r>
      <w:r w:rsidR="005A4592">
        <w:instrText xml:space="preserve"> ADDIN EN.CITE.DATA </w:instrText>
      </w:r>
      <w:r w:rsidR="005A4592">
        <w:fldChar w:fldCharType="end"/>
      </w:r>
      <w:r w:rsidR="00AE433D" w:rsidRPr="00CF2126">
        <w:fldChar w:fldCharType="separate"/>
      </w:r>
      <w:del w:id="77" w:author="Microsoft Office User" w:date="2020-09-15T19:31:00Z">
        <w:r w:rsidR="00D72C91" w:rsidRPr="00D72C91">
          <w:rPr>
            <w:noProof/>
            <w:vertAlign w:val="superscript"/>
          </w:rPr>
          <w:delText>24</w:delText>
        </w:r>
      </w:del>
      <w:ins w:id="78" w:author="Microsoft Office User" w:date="2020-09-15T19:31:00Z">
        <w:r w:rsidR="005A4592" w:rsidRPr="005A4592">
          <w:rPr>
            <w:noProof/>
            <w:vertAlign w:val="superscript"/>
          </w:rPr>
          <w:t>26</w:t>
        </w:r>
      </w:ins>
      <w:r w:rsidR="00AE433D" w:rsidRPr="00CF2126">
        <w:fldChar w:fldCharType="end"/>
      </w:r>
      <w:r w:rsidR="00AE433D" w:rsidRPr="00E2522C">
        <w:t xml:space="preserve"> </w:t>
      </w:r>
      <w:r w:rsidR="00AE2F60">
        <w:t>O</w:t>
      </w:r>
      <w:r w:rsidR="00AE433D" w:rsidRPr="00E2522C">
        <w:t xml:space="preserve">ur institution has relative paucity of pediatric </w:t>
      </w:r>
      <w:r w:rsidR="0005025A">
        <w:t xml:space="preserve">PC </w:t>
      </w:r>
      <w:r w:rsidR="00AE433D" w:rsidRPr="00E2522C">
        <w:t>res</w:t>
      </w:r>
      <w:r w:rsidR="00AE433D" w:rsidRPr="00CF2126">
        <w:t>ources</w:t>
      </w:r>
      <w:ins w:id="79" w:author="Microsoft Office User" w:date="2020-09-15T19:31:00Z">
        <w:r w:rsidR="00294899">
          <w:t>, which may limit the ability and/or the recognition to bill for these services</w:t>
        </w:r>
      </w:ins>
      <w:r w:rsidR="00AE2F60">
        <w:t xml:space="preserve">. Other centers with </w:t>
      </w:r>
      <w:r w:rsidR="00AE433D" w:rsidRPr="00CF2126">
        <w:t>more robust pediatric palliative care services</w:t>
      </w:r>
      <w:r w:rsidR="00BD7C45" w:rsidRPr="00FA609F">
        <w:t xml:space="preserve"> may </w:t>
      </w:r>
      <w:r w:rsidR="00AE2F60">
        <w:t>higher awareness of this service and include in discharge data more consistently</w:t>
      </w:r>
      <w:del w:id="80" w:author="Microsoft Office User" w:date="2020-09-15T19:31:00Z">
        <w:r w:rsidR="00AE2F60">
          <w:delText>.</w:delText>
        </w:r>
      </w:del>
      <w:ins w:id="81" w:author="Microsoft Office User" w:date="2020-09-15T19:31:00Z">
        <w:r w:rsidR="00294899">
          <w:t>, improving the test characteris</w:t>
        </w:r>
        <w:r w:rsidR="00386047">
          <w:t>t</w:t>
        </w:r>
        <w:r w:rsidR="00294899">
          <w:t>ics</w:t>
        </w:r>
        <w:r w:rsidR="00B35E0A">
          <w:t>.</w:t>
        </w:r>
      </w:ins>
      <w:r w:rsidR="00B35E0A">
        <w:t xml:space="preserve"> </w:t>
      </w:r>
      <w:r w:rsidR="00AE2F60">
        <w:t xml:space="preserve">Finally, </w:t>
      </w:r>
      <w:r w:rsidR="0078740E">
        <w:t xml:space="preserve">we focused on critically ill children, and thus extrapolation to other hospitalized non-ICU children may not be appropriate. </w:t>
      </w:r>
    </w:p>
    <w:p w14:paraId="65FFB395" w14:textId="77777777" w:rsidR="00234D83" w:rsidRPr="00D04479" w:rsidRDefault="006C10D5" w:rsidP="00734B2A">
      <w:pPr>
        <w:spacing w:before="120"/>
      </w:pPr>
      <w:r>
        <w:rPr>
          <w:b/>
        </w:rPr>
        <w:t>CONCLUSION</w:t>
      </w:r>
    </w:p>
    <w:p w14:paraId="1D9948D4" w14:textId="77777777" w:rsidR="0078740E" w:rsidRDefault="008C4BEA" w:rsidP="00734B2A">
      <w:pPr>
        <w:spacing w:before="120"/>
      </w:pPr>
      <w:r>
        <w:t>Our results suggest</w:t>
      </w:r>
      <w:r w:rsidR="0078740E">
        <w:t xml:space="preserve"> a significant</w:t>
      </w:r>
      <w:r w:rsidR="00230E60" w:rsidRPr="00D04479">
        <w:t xml:space="preserve"> risk of misclassification when using administrative data to study pediatric </w:t>
      </w:r>
      <w:r w:rsidR="0005025A">
        <w:t xml:space="preserve">PC </w:t>
      </w:r>
      <w:r w:rsidR="0078740E">
        <w:t>in critically ill children</w:t>
      </w:r>
      <w:r w:rsidR="00230E60" w:rsidRPr="00D04479">
        <w:t>.</w:t>
      </w:r>
      <w:r w:rsidR="00CB1FF3" w:rsidRPr="00D04479">
        <w:t xml:space="preserve"> </w:t>
      </w:r>
      <w:r>
        <w:t>Specifically, there may be</w:t>
      </w:r>
      <w:r w:rsidR="00CB1FF3" w:rsidRPr="00D04479">
        <w:t xml:space="preserve"> </w:t>
      </w:r>
      <w:r w:rsidR="0078740E">
        <w:t xml:space="preserve">a high likelihood of underestimating the actual number of children receiving a PC consult. </w:t>
      </w:r>
      <w:r w:rsidR="0068725E">
        <w:t>In addition to efforts to improve consistent billing practices, f</w:t>
      </w:r>
      <w:r w:rsidR="00230E60" w:rsidRPr="00D04479">
        <w:t>uture studies should either perform separate validation studies or</w:t>
      </w:r>
      <w:r w:rsidR="0078740E">
        <w:t>, at minimum,</w:t>
      </w:r>
      <w:r w:rsidR="00230E60" w:rsidRPr="00D04479">
        <w:t xml:space="preserve"> use</w:t>
      </w:r>
      <w:r w:rsidR="0078740E">
        <w:t xml:space="preserve"> these data </w:t>
      </w:r>
      <w:r w:rsidR="00230E60" w:rsidRPr="00D04479">
        <w:t xml:space="preserve">to perform sensitivity analyses to assess the impact on their results. </w:t>
      </w:r>
    </w:p>
    <w:p w14:paraId="1C8B9D7F" w14:textId="77777777" w:rsidR="00E14D57" w:rsidRPr="00D04479" w:rsidRDefault="00E14D57" w:rsidP="00734B2A">
      <w:pPr>
        <w:spacing w:before="120"/>
      </w:pPr>
    </w:p>
    <w:p w14:paraId="3325D89F" w14:textId="77777777" w:rsidR="00754204" w:rsidRDefault="00754204">
      <w:pPr>
        <w:rPr>
          <w:b/>
        </w:rPr>
      </w:pPr>
      <w:r>
        <w:rPr>
          <w:b/>
        </w:rPr>
        <w:br w:type="page"/>
      </w:r>
    </w:p>
    <w:p w14:paraId="4DF40A2D" w14:textId="77777777" w:rsidR="00113DBE" w:rsidRPr="00D04479" w:rsidRDefault="00754204" w:rsidP="00892590">
      <w:pPr>
        <w:spacing w:before="120"/>
        <w:rPr>
          <w:b/>
        </w:rPr>
      </w:pPr>
      <w:r>
        <w:rPr>
          <w:b/>
        </w:rPr>
        <w:lastRenderedPageBreak/>
        <w:t>REFERENCES</w:t>
      </w:r>
    </w:p>
    <w:p w14:paraId="00769673" w14:textId="77777777" w:rsidR="0039387A" w:rsidRPr="0039387A" w:rsidRDefault="00113DBE" w:rsidP="0039387A">
      <w:pPr>
        <w:pStyle w:val="EndNoteBibliography"/>
        <w:spacing w:after="0"/>
        <w:ind w:left="720" w:hanging="720"/>
        <w:rPr>
          <w:noProof/>
        </w:rPr>
        <w:pPrChange w:id="82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r w:rsidRPr="00D04479">
        <w:rPr>
          <w:rFonts w:ascii="Calibri" w:hAnsi="Calibri" w:cs="Calibri"/>
          <w:sz w:val="22"/>
        </w:rPr>
        <w:fldChar w:fldCharType="begin"/>
      </w:r>
      <w:r w:rsidRPr="00A45966">
        <w:instrText xml:space="preserve"> ADDIN EN.REFLIST </w:instrText>
      </w:r>
      <w:r w:rsidRPr="00D04479">
        <w:rPr>
          <w:sz w:val="22"/>
        </w:rPr>
        <w:fldChar w:fldCharType="separate"/>
      </w:r>
      <w:r w:rsidR="0039387A" w:rsidRPr="0039387A">
        <w:rPr>
          <w:noProof/>
        </w:rPr>
        <w:t>1.</w:t>
      </w:r>
      <w:r w:rsidR="0039387A" w:rsidRPr="0039387A">
        <w:rPr>
          <w:noProof/>
        </w:rPr>
        <w:tab/>
        <w:t xml:space="preserve">Feudtner C FS, Jewell J, Carter B,  Hood M, Imaizumi S, Komatz K. Pediatric palliative care and hospice care commitments, guidelines and recommendations. </w:t>
      </w:r>
      <w:r w:rsidR="0039387A" w:rsidRPr="0039387A">
        <w:rPr>
          <w:i/>
          <w:noProof/>
        </w:rPr>
        <w:t xml:space="preserve">Pediatrics. </w:t>
      </w:r>
      <w:r w:rsidR="0039387A" w:rsidRPr="0039387A">
        <w:rPr>
          <w:noProof/>
        </w:rPr>
        <w:t>2013;132(5):966-972.</w:t>
      </w:r>
    </w:p>
    <w:p w14:paraId="3A8302A6" w14:textId="77777777" w:rsidR="0039387A" w:rsidRPr="0039387A" w:rsidRDefault="0039387A" w:rsidP="0039387A">
      <w:pPr>
        <w:pStyle w:val="EndNoteBibliography"/>
        <w:spacing w:after="0"/>
        <w:ind w:left="720" w:hanging="720"/>
        <w:rPr>
          <w:noProof/>
        </w:rPr>
        <w:pPrChange w:id="83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r w:rsidRPr="0039387A">
        <w:rPr>
          <w:noProof/>
        </w:rPr>
        <w:t>2.</w:t>
      </w:r>
      <w:r w:rsidRPr="0039387A">
        <w:rPr>
          <w:noProof/>
        </w:rPr>
        <w:tab/>
        <w:t xml:space="preserve">Kelley AS, Bollens-Lund E. Identifying the population with serious illness: the “denominator" challenge. </w:t>
      </w:r>
      <w:r w:rsidRPr="0039387A">
        <w:rPr>
          <w:i/>
          <w:noProof/>
        </w:rPr>
        <w:t xml:space="preserve">J Palliat Med. </w:t>
      </w:r>
      <w:r w:rsidRPr="0039387A">
        <w:rPr>
          <w:noProof/>
        </w:rPr>
        <w:t>2018;21(S2):S7-S16.</w:t>
      </w:r>
    </w:p>
    <w:p w14:paraId="386904BC" w14:textId="77777777" w:rsidR="0039387A" w:rsidRPr="0039387A" w:rsidRDefault="0039387A" w:rsidP="0039387A">
      <w:pPr>
        <w:pStyle w:val="EndNoteBibliography"/>
        <w:spacing w:after="0"/>
        <w:ind w:left="720" w:hanging="720"/>
        <w:rPr>
          <w:noProof/>
        </w:rPr>
        <w:pPrChange w:id="84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r w:rsidRPr="0039387A">
        <w:rPr>
          <w:noProof/>
        </w:rPr>
        <w:t>3.</w:t>
      </w:r>
      <w:r w:rsidRPr="0039387A">
        <w:rPr>
          <w:noProof/>
        </w:rPr>
        <w:tab/>
        <w:t xml:space="preserve">American Academy of Pediatrics. Committee on Bioethics and Committee on Hospital Care. Palliative care for children. </w:t>
      </w:r>
      <w:r w:rsidRPr="0039387A">
        <w:rPr>
          <w:i/>
          <w:noProof/>
        </w:rPr>
        <w:t xml:space="preserve">Pediatrics. </w:t>
      </w:r>
      <w:r w:rsidRPr="0039387A">
        <w:rPr>
          <w:noProof/>
        </w:rPr>
        <w:t>2000;106(2 Pt 1):351-357.</w:t>
      </w:r>
    </w:p>
    <w:p w14:paraId="655E55E0" w14:textId="77777777" w:rsidR="0039387A" w:rsidRPr="0039387A" w:rsidRDefault="0039387A" w:rsidP="0039387A">
      <w:pPr>
        <w:pStyle w:val="EndNoteBibliography"/>
        <w:spacing w:after="0"/>
        <w:ind w:left="720" w:hanging="720"/>
        <w:rPr>
          <w:noProof/>
        </w:rPr>
        <w:pPrChange w:id="85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r w:rsidRPr="0039387A">
        <w:rPr>
          <w:noProof/>
        </w:rPr>
        <w:t>4.</w:t>
      </w:r>
      <w:r w:rsidRPr="0039387A">
        <w:rPr>
          <w:noProof/>
        </w:rPr>
        <w:tab/>
        <w:t xml:space="preserve">Boss R NJ, Weissman D, Campbell M, Curtis R, Frontera J, Gabriel M, Lustbader D, Mosenthal A, Mulkerin C, Puntillo K, Ray D, Bassett R, Brasel K, Hays R. . Integrating palliative care into the PICU: a report from the Improving Palliative Care in the ICU Advisory Board. </w:t>
      </w:r>
      <w:r w:rsidRPr="0039387A">
        <w:rPr>
          <w:i/>
          <w:noProof/>
        </w:rPr>
        <w:t xml:space="preserve">Pediatr Crit Care Med. </w:t>
      </w:r>
      <w:r w:rsidRPr="0039387A">
        <w:rPr>
          <w:noProof/>
        </w:rPr>
        <w:t>2014;15(8):762-767.</w:t>
      </w:r>
    </w:p>
    <w:p w14:paraId="0A573599" w14:textId="77777777" w:rsidR="0039387A" w:rsidRPr="0039387A" w:rsidRDefault="0039387A" w:rsidP="0039387A">
      <w:pPr>
        <w:pStyle w:val="EndNoteBibliography"/>
        <w:spacing w:after="0"/>
        <w:ind w:left="720" w:hanging="720"/>
        <w:rPr>
          <w:noProof/>
        </w:rPr>
        <w:pPrChange w:id="86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r w:rsidRPr="0039387A">
        <w:rPr>
          <w:noProof/>
        </w:rPr>
        <w:t>5.</w:t>
      </w:r>
      <w:r w:rsidRPr="0039387A">
        <w:rPr>
          <w:noProof/>
        </w:rPr>
        <w:tab/>
        <w:t xml:space="preserve">Bogetz JF, Ullrich CK, Berry JG. Pediatric hospital care for children with life-threatening illness and the role of palliative care. </w:t>
      </w:r>
      <w:r w:rsidRPr="0039387A">
        <w:rPr>
          <w:i/>
          <w:noProof/>
        </w:rPr>
        <w:t xml:space="preserve">Pediatr Clin North Am. </w:t>
      </w:r>
      <w:r w:rsidRPr="0039387A">
        <w:rPr>
          <w:noProof/>
        </w:rPr>
        <w:t>2014;61(4):719-733.</w:t>
      </w:r>
    </w:p>
    <w:p w14:paraId="601D50D7" w14:textId="77777777" w:rsidR="0039387A" w:rsidRPr="0039387A" w:rsidRDefault="0039387A" w:rsidP="0039387A">
      <w:pPr>
        <w:pStyle w:val="EndNoteBibliography"/>
        <w:spacing w:after="0"/>
        <w:ind w:left="720" w:hanging="720"/>
        <w:rPr>
          <w:noProof/>
        </w:rPr>
        <w:pPrChange w:id="87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r w:rsidRPr="0039387A">
        <w:rPr>
          <w:noProof/>
        </w:rPr>
        <w:t>6.</w:t>
      </w:r>
      <w:r w:rsidRPr="0039387A">
        <w:rPr>
          <w:noProof/>
        </w:rPr>
        <w:tab/>
        <w:t>Institute of Medicine (US) Committee on Palliative and End-of-Life Care for Children and Their Families; Field MJ BR, editors. When children die: improving palliative and end of life care for children and their families. 2003.</w:t>
      </w:r>
    </w:p>
    <w:p w14:paraId="46F8C0C6" w14:textId="77777777" w:rsidR="0039387A" w:rsidRPr="0039387A" w:rsidRDefault="0039387A" w:rsidP="0039387A">
      <w:pPr>
        <w:pStyle w:val="EndNoteBibliography"/>
        <w:spacing w:after="0"/>
        <w:ind w:left="720" w:hanging="720"/>
        <w:rPr>
          <w:noProof/>
        </w:rPr>
        <w:pPrChange w:id="88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r w:rsidRPr="0039387A">
        <w:rPr>
          <w:noProof/>
        </w:rPr>
        <w:t>7.</w:t>
      </w:r>
      <w:r w:rsidRPr="0039387A">
        <w:rPr>
          <w:noProof/>
        </w:rPr>
        <w:tab/>
        <w:t>World Health Organization. World Health Organization Definition of Palliative Care. World Health Organization Website. .</w:t>
      </w:r>
    </w:p>
    <w:p w14:paraId="461FEABE" w14:textId="77777777" w:rsidR="0039387A" w:rsidRPr="0039387A" w:rsidRDefault="0039387A" w:rsidP="0039387A">
      <w:pPr>
        <w:pStyle w:val="EndNoteBibliography"/>
        <w:spacing w:after="0"/>
        <w:ind w:left="720" w:hanging="720"/>
        <w:rPr>
          <w:noProof/>
        </w:rPr>
        <w:pPrChange w:id="89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r w:rsidRPr="0039387A">
        <w:rPr>
          <w:noProof/>
        </w:rPr>
        <w:t>8.</w:t>
      </w:r>
      <w:r w:rsidRPr="0039387A">
        <w:rPr>
          <w:noProof/>
        </w:rPr>
        <w:tab/>
        <w:t xml:space="preserve">Short SR TR. Pediatric palliative care in the intensive care unit and questions of quality: a review of the determinants and mechanisms of high-quality palliative care in the pediatric intensive care unit ( PICU). </w:t>
      </w:r>
      <w:r w:rsidRPr="0039387A">
        <w:rPr>
          <w:i/>
          <w:noProof/>
        </w:rPr>
        <w:t xml:space="preserve">Transl Pediatr. </w:t>
      </w:r>
      <w:r w:rsidRPr="0039387A">
        <w:rPr>
          <w:noProof/>
        </w:rPr>
        <w:t>2018;7(4):326-343.</w:t>
      </w:r>
    </w:p>
    <w:p w14:paraId="52583AFF" w14:textId="77777777" w:rsidR="0039387A" w:rsidRPr="0039387A" w:rsidRDefault="0039387A" w:rsidP="0039387A">
      <w:pPr>
        <w:pStyle w:val="EndNoteBibliography"/>
        <w:spacing w:after="0"/>
        <w:ind w:left="720" w:hanging="720"/>
        <w:rPr>
          <w:noProof/>
        </w:rPr>
        <w:pPrChange w:id="90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r w:rsidRPr="0039387A">
        <w:rPr>
          <w:noProof/>
        </w:rPr>
        <w:lastRenderedPageBreak/>
        <w:t>9.</w:t>
      </w:r>
      <w:r w:rsidRPr="0039387A">
        <w:rPr>
          <w:noProof/>
        </w:rPr>
        <w:tab/>
        <w:t xml:space="preserve">Bogetz JF FS. Defining Success in Pediatric Palliative Care While Tackling Quadruple Aim. </w:t>
      </w:r>
      <w:r w:rsidRPr="0039387A">
        <w:rPr>
          <w:i/>
          <w:noProof/>
        </w:rPr>
        <w:t xml:space="preserve">J Palliat Med. </w:t>
      </w:r>
      <w:r w:rsidRPr="0039387A">
        <w:rPr>
          <w:noProof/>
        </w:rPr>
        <w:t>2017;20(2):116-119.</w:t>
      </w:r>
    </w:p>
    <w:p w14:paraId="562DE057" w14:textId="77777777" w:rsidR="0039387A" w:rsidRPr="0039387A" w:rsidRDefault="0039387A" w:rsidP="0039387A">
      <w:pPr>
        <w:pStyle w:val="EndNoteBibliography"/>
        <w:spacing w:after="0"/>
        <w:ind w:left="720" w:hanging="720"/>
        <w:rPr>
          <w:noProof/>
        </w:rPr>
        <w:pPrChange w:id="91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r w:rsidRPr="0039387A">
        <w:rPr>
          <w:noProof/>
        </w:rPr>
        <w:t>10.</w:t>
      </w:r>
      <w:r w:rsidRPr="0039387A">
        <w:rPr>
          <w:noProof/>
        </w:rPr>
        <w:tab/>
        <w:t xml:space="preserve">Ullrich C MR. Pediatric palliative care research comes of age: what we stand to learn from children with life-threatening illness. . </w:t>
      </w:r>
      <w:r w:rsidRPr="0039387A">
        <w:rPr>
          <w:i/>
          <w:noProof/>
        </w:rPr>
        <w:t xml:space="preserve">J Palliat Med. </w:t>
      </w:r>
      <w:r w:rsidRPr="0039387A">
        <w:rPr>
          <w:noProof/>
        </w:rPr>
        <w:t>2013;16(4):334-336.</w:t>
      </w:r>
    </w:p>
    <w:p w14:paraId="20B9B4B2" w14:textId="77777777" w:rsidR="0039387A" w:rsidRPr="0039387A" w:rsidRDefault="0039387A" w:rsidP="0039387A">
      <w:pPr>
        <w:pStyle w:val="EndNoteBibliography"/>
        <w:spacing w:after="0"/>
        <w:ind w:left="720" w:hanging="720"/>
        <w:rPr>
          <w:noProof/>
        </w:rPr>
        <w:pPrChange w:id="92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r w:rsidRPr="0039387A">
        <w:rPr>
          <w:noProof/>
        </w:rPr>
        <w:t>11.</w:t>
      </w:r>
      <w:r w:rsidRPr="0039387A">
        <w:rPr>
          <w:noProof/>
        </w:rPr>
        <w:tab/>
        <w:t xml:space="preserve">Hua M LG, Clancy C, Morrison RS, Wunsch H. . Validation of the V66.7 Code for Palliaitive Care Consultation in a Single Academic Medical Center. </w:t>
      </w:r>
      <w:r w:rsidRPr="0039387A">
        <w:rPr>
          <w:i/>
          <w:noProof/>
        </w:rPr>
        <w:t xml:space="preserve">J Palliat Med. </w:t>
      </w:r>
      <w:r w:rsidRPr="0039387A">
        <w:rPr>
          <w:noProof/>
        </w:rPr>
        <w:t>2017;20(4):372-377.</w:t>
      </w:r>
    </w:p>
    <w:p w14:paraId="1ACD648F" w14:textId="77777777" w:rsidR="0039387A" w:rsidRPr="0039387A" w:rsidRDefault="0039387A" w:rsidP="0039387A">
      <w:pPr>
        <w:pStyle w:val="EndNoteBibliography"/>
        <w:spacing w:after="0"/>
        <w:ind w:left="720" w:hanging="720"/>
        <w:rPr>
          <w:noProof/>
        </w:rPr>
        <w:pPrChange w:id="93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r w:rsidRPr="0039387A">
        <w:rPr>
          <w:noProof/>
        </w:rPr>
        <w:t>12.</w:t>
      </w:r>
      <w:r w:rsidRPr="0039387A">
        <w:rPr>
          <w:noProof/>
        </w:rPr>
        <w:tab/>
        <w:t xml:space="preserve">Feder SL RN, Jeon S, Schulman-Green D, Womack JA, Tate JP. Validation of the ICD-9 diagnostic code for palliative care in patients hospitalizated with heart failure within the veterans health administration. </w:t>
      </w:r>
      <w:r w:rsidRPr="0039387A">
        <w:rPr>
          <w:i/>
          <w:noProof/>
        </w:rPr>
        <w:t xml:space="preserve">Am J Hosp Palliat Care. </w:t>
      </w:r>
      <w:r w:rsidRPr="0039387A">
        <w:rPr>
          <w:noProof/>
        </w:rPr>
        <w:t>2018;35(7):959-965.</w:t>
      </w:r>
    </w:p>
    <w:p w14:paraId="35954658" w14:textId="266E03C4" w:rsidR="0039387A" w:rsidRPr="0039387A" w:rsidRDefault="0039387A" w:rsidP="0039387A">
      <w:pPr>
        <w:pStyle w:val="EndNoteBibliography"/>
        <w:spacing w:after="0"/>
        <w:ind w:left="720" w:hanging="720"/>
        <w:rPr>
          <w:moveTo w:id="94" w:author="Microsoft Office User" w:date="2020-09-15T19:31:00Z"/>
          <w:noProof/>
        </w:rPr>
        <w:pPrChange w:id="95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r w:rsidRPr="0039387A">
        <w:rPr>
          <w:noProof/>
        </w:rPr>
        <w:t>13.</w:t>
      </w:r>
      <w:r w:rsidRPr="0039387A">
        <w:rPr>
          <w:noProof/>
        </w:rPr>
        <w:tab/>
      </w:r>
      <w:ins w:id="96" w:author="Microsoft Office User" w:date="2020-09-15T19:31:00Z">
        <w:r w:rsidRPr="0039387A">
          <w:rPr>
            <w:noProof/>
          </w:rPr>
          <w:t>Widger K VC, Zelcer S, Liu Y, Kassam A, Sutradhar R, Rapoport A, Nelson K, Wolfe J, Earle C, Pole JD, Gupta S.</w:t>
        </w:r>
      </w:ins>
      <w:moveToRangeStart w:id="97" w:author="Microsoft Office User" w:date="2020-09-15T19:31:00Z" w:name="move51090712"/>
      <w:moveTo w:id="98" w:author="Microsoft Office User" w:date="2020-09-15T19:31:00Z">
        <w:r w:rsidRPr="0039387A">
          <w:rPr>
            <w:noProof/>
          </w:rPr>
          <w:t xml:space="preserve"> The Validity of Using Health Administrative Data to Identify the Involvement of Specialized Pediatric Palliative Care Teams in Children with Cancer in Ontario, Canada. . </w:t>
        </w:r>
        <w:r w:rsidRPr="0039387A">
          <w:rPr>
            <w:i/>
            <w:noProof/>
          </w:rPr>
          <w:t xml:space="preserve">J Palliat Med. </w:t>
        </w:r>
        <w:r w:rsidRPr="0039387A">
          <w:rPr>
            <w:noProof/>
          </w:rPr>
          <w:t>2017;20(11):1210-1216.</w:t>
        </w:r>
      </w:moveTo>
    </w:p>
    <w:moveToRangeEnd w:id="97"/>
    <w:p w14:paraId="218741BA" w14:textId="77777777" w:rsidR="0039387A" w:rsidRPr="0039387A" w:rsidRDefault="0039387A" w:rsidP="0039387A">
      <w:pPr>
        <w:pStyle w:val="EndNoteBibliography"/>
        <w:spacing w:after="0"/>
        <w:ind w:left="720" w:hanging="720"/>
        <w:rPr>
          <w:noProof/>
        </w:rPr>
        <w:pPrChange w:id="99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ins w:id="100" w:author="Microsoft Office User" w:date="2020-09-15T19:31:00Z">
        <w:r w:rsidRPr="0039387A">
          <w:rPr>
            <w:noProof/>
          </w:rPr>
          <w:t>14.</w:t>
        </w:r>
        <w:r w:rsidRPr="0039387A">
          <w:rPr>
            <w:noProof/>
          </w:rPr>
          <w:tab/>
        </w:r>
      </w:ins>
      <w:r w:rsidRPr="0039387A">
        <w:rPr>
          <w:noProof/>
        </w:rPr>
        <w:t xml:space="preserve">Feudtner C, Feinstein JA, Zhong W, Hall M, Dai D. Pediatric complex chronic conditions classification system version 2: updated for ICD-10 and complex medical technology dependence and transplantation. </w:t>
      </w:r>
      <w:r w:rsidRPr="0039387A">
        <w:rPr>
          <w:i/>
          <w:noProof/>
        </w:rPr>
        <w:t xml:space="preserve">BMC Pediatr. </w:t>
      </w:r>
      <w:r w:rsidRPr="0039387A">
        <w:rPr>
          <w:noProof/>
        </w:rPr>
        <w:t>2014;14(199):199.</w:t>
      </w:r>
    </w:p>
    <w:p w14:paraId="237CA6E6" w14:textId="2C671870" w:rsidR="0039387A" w:rsidRPr="0039387A" w:rsidRDefault="00D72C91" w:rsidP="0039387A">
      <w:pPr>
        <w:pStyle w:val="EndNoteBibliography"/>
        <w:spacing w:after="0"/>
        <w:ind w:left="720" w:hanging="720"/>
        <w:rPr>
          <w:noProof/>
        </w:rPr>
        <w:pPrChange w:id="101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del w:id="102" w:author="Microsoft Office User" w:date="2020-09-15T19:31:00Z">
        <w:r w:rsidRPr="00D72C91">
          <w:rPr>
            <w:noProof/>
          </w:rPr>
          <w:delText>14</w:delText>
        </w:r>
      </w:del>
      <w:ins w:id="103" w:author="Microsoft Office User" w:date="2020-09-15T19:31:00Z">
        <w:r w:rsidR="0039387A" w:rsidRPr="0039387A">
          <w:rPr>
            <w:noProof/>
          </w:rPr>
          <w:t>15</w:t>
        </w:r>
      </w:ins>
      <w:r w:rsidR="0039387A" w:rsidRPr="0039387A">
        <w:rPr>
          <w:noProof/>
        </w:rPr>
        <w:t>.</w:t>
      </w:r>
      <w:r w:rsidR="0039387A" w:rsidRPr="0039387A">
        <w:rPr>
          <w:noProof/>
        </w:rPr>
        <w:tab/>
        <w:t xml:space="preserve">Garland A GH, Marrie RA, Reider N, Wilcox ME. A Practical, Global Perspective on Using Administrative Data to Conduct Intensive Care Unit Research. </w:t>
      </w:r>
      <w:r w:rsidR="0039387A" w:rsidRPr="0039387A">
        <w:rPr>
          <w:i/>
          <w:noProof/>
        </w:rPr>
        <w:t xml:space="preserve">Ann Am Thorac Soc. </w:t>
      </w:r>
      <w:r w:rsidR="0039387A" w:rsidRPr="0039387A">
        <w:rPr>
          <w:noProof/>
        </w:rPr>
        <w:t>2015;12(9):1373-1386.</w:t>
      </w:r>
    </w:p>
    <w:p w14:paraId="3D856576" w14:textId="0A213BA9" w:rsidR="0039387A" w:rsidRPr="0039387A" w:rsidRDefault="00D72C91" w:rsidP="0039387A">
      <w:pPr>
        <w:pStyle w:val="EndNoteBibliography"/>
        <w:spacing w:after="0"/>
        <w:ind w:left="720" w:hanging="720"/>
        <w:rPr>
          <w:noProof/>
        </w:rPr>
        <w:pPrChange w:id="104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del w:id="105" w:author="Microsoft Office User" w:date="2020-09-15T19:31:00Z">
        <w:r w:rsidRPr="00D72C91">
          <w:rPr>
            <w:noProof/>
          </w:rPr>
          <w:delText>15</w:delText>
        </w:r>
      </w:del>
      <w:ins w:id="106" w:author="Microsoft Office User" w:date="2020-09-15T19:31:00Z">
        <w:r w:rsidR="0039387A" w:rsidRPr="0039387A">
          <w:rPr>
            <w:noProof/>
          </w:rPr>
          <w:t>16</w:t>
        </w:r>
      </w:ins>
      <w:r w:rsidR="0039387A" w:rsidRPr="0039387A">
        <w:rPr>
          <w:noProof/>
        </w:rPr>
        <w:t>.</w:t>
      </w:r>
      <w:r w:rsidR="0039387A" w:rsidRPr="0039387A">
        <w:rPr>
          <w:noProof/>
        </w:rPr>
        <w:tab/>
        <w:t xml:space="preserve">van Walraven C AP. Administrative database research has unique characteristics that can risk biased results. </w:t>
      </w:r>
      <w:r w:rsidR="0039387A" w:rsidRPr="0039387A">
        <w:rPr>
          <w:i/>
          <w:noProof/>
        </w:rPr>
        <w:t xml:space="preserve">J Clin Epidemiol. </w:t>
      </w:r>
      <w:r w:rsidR="0039387A" w:rsidRPr="0039387A">
        <w:rPr>
          <w:noProof/>
        </w:rPr>
        <w:t>2012;65(2):126-131.</w:t>
      </w:r>
    </w:p>
    <w:p w14:paraId="1ACF471B" w14:textId="37FA73FF" w:rsidR="0039387A" w:rsidRPr="0039387A" w:rsidRDefault="00D72C91" w:rsidP="0039387A">
      <w:pPr>
        <w:pStyle w:val="EndNoteBibliography"/>
        <w:spacing w:after="0"/>
        <w:ind w:left="720" w:hanging="720"/>
        <w:rPr>
          <w:ins w:id="107" w:author="Microsoft Office User" w:date="2020-09-15T19:31:00Z"/>
          <w:noProof/>
        </w:rPr>
      </w:pPr>
      <w:del w:id="108" w:author="Microsoft Office User" w:date="2020-09-15T19:31:00Z">
        <w:r w:rsidRPr="00D72C91">
          <w:rPr>
            <w:noProof/>
          </w:rPr>
          <w:lastRenderedPageBreak/>
          <w:delText>16</w:delText>
        </w:r>
      </w:del>
      <w:ins w:id="109" w:author="Microsoft Office User" w:date="2020-09-15T19:31:00Z">
        <w:r w:rsidR="0039387A" w:rsidRPr="0039387A">
          <w:rPr>
            <w:noProof/>
          </w:rPr>
          <w:t>17.</w:t>
        </w:r>
        <w:r w:rsidR="0039387A" w:rsidRPr="0039387A">
          <w:rPr>
            <w:noProof/>
          </w:rPr>
          <w:tab/>
          <w:t xml:space="preserve">Keele L KH, Sheetz J, Bratton SL. Differences in characteristics of dying children who receive and do not receive palliative care. </w:t>
        </w:r>
        <w:r w:rsidR="0039387A" w:rsidRPr="0039387A">
          <w:rPr>
            <w:i/>
            <w:noProof/>
          </w:rPr>
          <w:t xml:space="preserve">Pediatrics. </w:t>
        </w:r>
        <w:r w:rsidR="0039387A" w:rsidRPr="0039387A">
          <w:rPr>
            <w:noProof/>
          </w:rPr>
          <w:t>2013;132(1):72-78.</w:t>
        </w:r>
      </w:ins>
    </w:p>
    <w:p w14:paraId="7CE6FF33" w14:textId="77777777" w:rsidR="0039387A" w:rsidRPr="0039387A" w:rsidRDefault="0039387A" w:rsidP="0039387A">
      <w:pPr>
        <w:pStyle w:val="EndNoteBibliography"/>
        <w:spacing w:after="0"/>
        <w:ind w:left="720" w:hanging="720"/>
        <w:rPr>
          <w:ins w:id="110" w:author="Microsoft Office User" w:date="2020-09-15T19:31:00Z"/>
          <w:noProof/>
        </w:rPr>
      </w:pPr>
      <w:ins w:id="111" w:author="Microsoft Office User" w:date="2020-09-15T19:31:00Z">
        <w:r w:rsidRPr="0039387A">
          <w:rPr>
            <w:noProof/>
          </w:rPr>
          <w:t>18.</w:t>
        </w:r>
        <w:r w:rsidRPr="0039387A">
          <w:rPr>
            <w:noProof/>
          </w:rPr>
          <w:tab/>
          <w:t xml:space="preserve">Keele L KH, Bratton SL. The Effect of Palliative Care Team Design on Referrals to Pediatric Palliative Care. </w:t>
        </w:r>
        <w:r w:rsidRPr="0039387A">
          <w:rPr>
            <w:i/>
            <w:noProof/>
          </w:rPr>
          <w:t xml:space="preserve">J Palliat Med. </w:t>
        </w:r>
        <w:r w:rsidRPr="0039387A">
          <w:rPr>
            <w:noProof/>
          </w:rPr>
          <w:t>2016;19(3):186-291.</w:t>
        </w:r>
      </w:ins>
    </w:p>
    <w:p w14:paraId="0F530EB4" w14:textId="77777777" w:rsidR="0039387A" w:rsidRPr="0039387A" w:rsidRDefault="0039387A" w:rsidP="0039387A">
      <w:pPr>
        <w:pStyle w:val="EndNoteBibliography"/>
        <w:spacing w:after="0"/>
        <w:ind w:left="720" w:hanging="720"/>
        <w:rPr>
          <w:noProof/>
        </w:rPr>
        <w:pPrChange w:id="112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ins w:id="113" w:author="Microsoft Office User" w:date="2020-09-15T19:31:00Z">
        <w:r w:rsidRPr="0039387A">
          <w:rPr>
            <w:noProof/>
          </w:rPr>
          <w:t>19</w:t>
        </w:r>
      </w:ins>
      <w:r w:rsidRPr="0039387A">
        <w:rPr>
          <w:noProof/>
        </w:rPr>
        <w:t>.</w:t>
      </w:r>
      <w:r w:rsidRPr="0039387A">
        <w:rPr>
          <w:noProof/>
        </w:rPr>
        <w:tab/>
        <w:t xml:space="preserve">van Walraven C BC, Forster AJ. Administrative database research infrequently used validated diagnostic or procedural codes. </w:t>
      </w:r>
      <w:r w:rsidRPr="0039387A">
        <w:rPr>
          <w:i/>
          <w:noProof/>
        </w:rPr>
        <w:t xml:space="preserve">J Clin Epidemiol. </w:t>
      </w:r>
      <w:r w:rsidRPr="0039387A">
        <w:rPr>
          <w:noProof/>
        </w:rPr>
        <w:t>2011;64(10):1054-1059.</w:t>
      </w:r>
    </w:p>
    <w:p w14:paraId="643F13C5" w14:textId="1E40E0EB" w:rsidR="0039387A" w:rsidRPr="0039387A" w:rsidRDefault="00D72C91" w:rsidP="0039387A">
      <w:pPr>
        <w:pStyle w:val="EndNoteBibliography"/>
        <w:spacing w:after="0"/>
        <w:ind w:left="720" w:hanging="720"/>
        <w:rPr>
          <w:noProof/>
        </w:rPr>
        <w:pPrChange w:id="114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del w:id="115" w:author="Microsoft Office User" w:date="2020-09-15T19:31:00Z">
        <w:r w:rsidRPr="00D72C91">
          <w:rPr>
            <w:noProof/>
          </w:rPr>
          <w:delText>17</w:delText>
        </w:r>
      </w:del>
      <w:ins w:id="116" w:author="Microsoft Office User" w:date="2020-09-15T19:31:00Z">
        <w:r w:rsidR="0039387A" w:rsidRPr="0039387A">
          <w:rPr>
            <w:noProof/>
          </w:rPr>
          <w:t>20</w:t>
        </w:r>
      </w:ins>
      <w:r w:rsidR="0039387A" w:rsidRPr="0039387A">
        <w:rPr>
          <w:noProof/>
        </w:rPr>
        <w:t>.</w:t>
      </w:r>
      <w:r w:rsidR="0039387A" w:rsidRPr="0039387A">
        <w:rPr>
          <w:noProof/>
        </w:rPr>
        <w:tab/>
        <w:t xml:space="preserve">Shiff NJ, Jama S, Boden C, Lix LM. Validation of administrative health data for the pediatric population: a scoping review. </w:t>
      </w:r>
      <w:r w:rsidR="0039387A" w:rsidRPr="0039387A">
        <w:rPr>
          <w:i/>
          <w:noProof/>
        </w:rPr>
        <w:t xml:space="preserve">BMC Health Serv Res. </w:t>
      </w:r>
      <w:r w:rsidR="0039387A" w:rsidRPr="0039387A">
        <w:rPr>
          <w:noProof/>
        </w:rPr>
        <w:t>2014;14:236.</w:t>
      </w:r>
    </w:p>
    <w:p w14:paraId="3AF6499D" w14:textId="3A0164B3" w:rsidR="0039387A" w:rsidRPr="0039387A" w:rsidRDefault="00D72C91" w:rsidP="0039387A">
      <w:pPr>
        <w:pStyle w:val="EndNoteBibliography"/>
        <w:spacing w:after="0"/>
        <w:ind w:left="720" w:hanging="720"/>
        <w:rPr>
          <w:noProof/>
        </w:rPr>
        <w:pPrChange w:id="117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del w:id="118" w:author="Microsoft Office User" w:date="2020-09-15T19:31:00Z">
        <w:r w:rsidRPr="00D72C91">
          <w:rPr>
            <w:noProof/>
          </w:rPr>
          <w:delText>18</w:delText>
        </w:r>
      </w:del>
      <w:ins w:id="119" w:author="Microsoft Office User" w:date="2020-09-15T19:31:00Z">
        <w:r w:rsidR="0039387A" w:rsidRPr="0039387A">
          <w:rPr>
            <w:noProof/>
          </w:rPr>
          <w:t>21</w:t>
        </w:r>
      </w:ins>
      <w:r w:rsidR="0039387A" w:rsidRPr="0039387A">
        <w:rPr>
          <w:noProof/>
        </w:rPr>
        <w:t>.</w:t>
      </w:r>
      <w:r w:rsidR="0039387A" w:rsidRPr="0039387A">
        <w:rPr>
          <w:noProof/>
        </w:rPr>
        <w:tab/>
        <w:t xml:space="preserve">Hwee J SL, Kwong JC, Sutradhar R, Tu K, Pole JD. Use of physician billing claims to identify infections in chidren. </w:t>
      </w:r>
      <w:r w:rsidR="0039387A" w:rsidRPr="0039387A">
        <w:rPr>
          <w:i/>
          <w:noProof/>
        </w:rPr>
        <w:t xml:space="preserve">PLoS One. </w:t>
      </w:r>
      <w:r w:rsidR="0039387A" w:rsidRPr="0039387A">
        <w:rPr>
          <w:noProof/>
        </w:rPr>
        <w:t>2018;13(11).</w:t>
      </w:r>
    </w:p>
    <w:p w14:paraId="0CA4D3B2" w14:textId="6280EBE2" w:rsidR="0039387A" w:rsidRPr="0039387A" w:rsidRDefault="00D72C91" w:rsidP="0039387A">
      <w:pPr>
        <w:pStyle w:val="EndNoteBibliography"/>
        <w:spacing w:after="0"/>
        <w:ind w:left="720" w:hanging="720"/>
        <w:rPr>
          <w:noProof/>
        </w:rPr>
        <w:pPrChange w:id="120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del w:id="121" w:author="Microsoft Office User" w:date="2020-09-15T19:31:00Z">
        <w:r w:rsidRPr="00D72C91">
          <w:rPr>
            <w:noProof/>
          </w:rPr>
          <w:delText>19</w:delText>
        </w:r>
      </w:del>
      <w:ins w:id="122" w:author="Microsoft Office User" w:date="2020-09-15T19:31:00Z">
        <w:r w:rsidR="0039387A" w:rsidRPr="0039387A">
          <w:rPr>
            <w:noProof/>
          </w:rPr>
          <w:t>22</w:t>
        </w:r>
      </w:ins>
      <w:r w:rsidR="0039387A" w:rsidRPr="0039387A">
        <w:rPr>
          <w:noProof/>
        </w:rPr>
        <w:t>.</w:t>
      </w:r>
      <w:r w:rsidR="0039387A" w:rsidRPr="0039387A">
        <w:rPr>
          <w:noProof/>
        </w:rPr>
        <w:tab/>
        <w:t xml:space="preserve">Williams DJ SS, Myers A, Hall M, Auger K, Queen MA, Jerardi KE, McClain L, Wiggleton C, Tieder JS. Idenitifying pediatric community-acquired pneumonia hospitalizations:Accuracy of administrative billing codes. </w:t>
      </w:r>
      <w:r w:rsidR="0039387A" w:rsidRPr="0039387A">
        <w:rPr>
          <w:i/>
          <w:noProof/>
        </w:rPr>
        <w:t xml:space="preserve">JAMA Pediatr. </w:t>
      </w:r>
      <w:r w:rsidR="0039387A" w:rsidRPr="0039387A">
        <w:rPr>
          <w:noProof/>
        </w:rPr>
        <w:t>2013;167(9):851-858.</w:t>
      </w:r>
    </w:p>
    <w:p w14:paraId="24DCDCA7" w14:textId="06E63A89" w:rsidR="0039387A" w:rsidRPr="0039387A" w:rsidRDefault="00D72C91" w:rsidP="0039387A">
      <w:pPr>
        <w:pStyle w:val="EndNoteBibliography"/>
        <w:spacing w:after="0"/>
        <w:ind w:left="720" w:hanging="720"/>
        <w:rPr>
          <w:noProof/>
        </w:rPr>
        <w:pPrChange w:id="123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del w:id="124" w:author="Microsoft Office User" w:date="2020-09-15T19:31:00Z">
        <w:r w:rsidRPr="00D72C91">
          <w:rPr>
            <w:noProof/>
          </w:rPr>
          <w:delText>20</w:delText>
        </w:r>
      </w:del>
      <w:ins w:id="125" w:author="Microsoft Office User" w:date="2020-09-15T19:31:00Z">
        <w:r w:rsidR="0039387A" w:rsidRPr="0039387A">
          <w:rPr>
            <w:noProof/>
          </w:rPr>
          <w:t>23</w:t>
        </w:r>
      </w:ins>
      <w:r w:rsidR="0039387A" w:rsidRPr="0039387A">
        <w:rPr>
          <w:noProof/>
        </w:rPr>
        <w:t>.</w:t>
      </w:r>
      <w:r w:rsidR="0039387A" w:rsidRPr="0039387A">
        <w:rPr>
          <w:noProof/>
        </w:rPr>
        <w:tab/>
        <w:t xml:space="preserve">Hooft AM AA, Livingston N, Deutsch S, Cahill L, Wood JN, Leventhal JM. The Accuracy of ICD Codes: Identifying Physical Abuse in 4 Children’s Hospitals. </w:t>
      </w:r>
      <w:r w:rsidR="0039387A" w:rsidRPr="0039387A">
        <w:rPr>
          <w:i/>
          <w:noProof/>
        </w:rPr>
        <w:t xml:space="preserve">Acad Pediatr. </w:t>
      </w:r>
      <w:r w:rsidR="0039387A" w:rsidRPr="0039387A">
        <w:rPr>
          <w:noProof/>
        </w:rPr>
        <w:t>2015;15(4):444-450.</w:t>
      </w:r>
    </w:p>
    <w:p w14:paraId="21764664" w14:textId="49604FCB" w:rsidR="0039387A" w:rsidRPr="0039387A" w:rsidRDefault="00D72C91" w:rsidP="0039387A">
      <w:pPr>
        <w:pStyle w:val="EndNoteBibliography"/>
        <w:spacing w:after="0"/>
        <w:ind w:left="720" w:hanging="720"/>
        <w:rPr>
          <w:noProof/>
        </w:rPr>
        <w:pPrChange w:id="126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del w:id="127" w:author="Microsoft Office User" w:date="2020-09-15T19:31:00Z">
        <w:r w:rsidRPr="00D72C91">
          <w:rPr>
            <w:noProof/>
          </w:rPr>
          <w:delText>21</w:delText>
        </w:r>
      </w:del>
      <w:ins w:id="128" w:author="Microsoft Office User" w:date="2020-09-15T19:31:00Z">
        <w:r w:rsidR="0039387A" w:rsidRPr="0039387A">
          <w:rPr>
            <w:noProof/>
          </w:rPr>
          <w:t>24</w:t>
        </w:r>
      </w:ins>
      <w:r w:rsidR="0039387A" w:rsidRPr="0039387A">
        <w:rPr>
          <w:noProof/>
        </w:rPr>
        <w:t>.</w:t>
      </w:r>
      <w:r w:rsidR="0039387A" w:rsidRPr="0039387A">
        <w:rPr>
          <w:noProof/>
        </w:rPr>
        <w:tab/>
        <w:t xml:space="preserve">de Achaval S, Feudtner C, Palla S, Suarez-Almazor ME. Validation of ICD-9-CM codes for identification of acetaminophen-related emergency department visits in a large pediatric hospital. </w:t>
      </w:r>
      <w:r w:rsidR="0039387A" w:rsidRPr="0039387A">
        <w:rPr>
          <w:i/>
          <w:noProof/>
        </w:rPr>
        <w:t xml:space="preserve">BMC Health Serv Res. </w:t>
      </w:r>
      <w:r w:rsidR="0039387A" w:rsidRPr="0039387A">
        <w:rPr>
          <w:noProof/>
        </w:rPr>
        <w:t>2013;13:72.</w:t>
      </w:r>
    </w:p>
    <w:p w14:paraId="0DD3C6A0" w14:textId="77777777" w:rsidR="0039387A" w:rsidRPr="0039387A" w:rsidRDefault="00D72C91" w:rsidP="0039387A">
      <w:pPr>
        <w:pStyle w:val="EndNoteBibliography"/>
        <w:spacing w:after="0"/>
        <w:ind w:left="720" w:hanging="720"/>
        <w:rPr>
          <w:moveFrom w:id="129" w:author="Microsoft Office User" w:date="2020-09-15T19:31:00Z"/>
          <w:noProof/>
        </w:rPr>
        <w:pPrChange w:id="130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del w:id="131" w:author="Microsoft Office User" w:date="2020-09-15T19:31:00Z">
        <w:r w:rsidRPr="00D72C91">
          <w:rPr>
            <w:noProof/>
          </w:rPr>
          <w:delText>22.</w:delText>
        </w:r>
        <w:r w:rsidRPr="00D72C91">
          <w:rPr>
            <w:noProof/>
          </w:rPr>
          <w:tab/>
          <w:delText>Widger K VC, Zelcer S, Liu Y, Kassam A, Sutradhar R, Rapoport A, Nelson K, Wolfe J, Earle C, Pole JD, Gupta S. .</w:delText>
        </w:r>
      </w:del>
      <w:ins w:id="132" w:author="Microsoft Office User" w:date="2020-09-15T19:31:00Z">
        <w:r w:rsidR="0039387A" w:rsidRPr="0039387A">
          <w:rPr>
            <w:noProof/>
          </w:rPr>
          <w:t>25</w:t>
        </w:r>
      </w:ins>
      <w:moveFromRangeStart w:id="133" w:author="Microsoft Office User" w:date="2020-09-15T19:31:00Z" w:name="move51090712"/>
      <w:moveFrom w:id="134" w:author="Microsoft Office User" w:date="2020-09-15T19:31:00Z">
        <w:r w:rsidR="0039387A" w:rsidRPr="0039387A">
          <w:rPr>
            <w:noProof/>
          </w:rPr>
          <w:t xml:space="preserve"> The Validity of Using Health Administrative Data to Identify the Involvement of Specialized Pediatric Palliative Care Teams in Children with Cancer in Ontario, Canada. . </w:t>
        </w:r>
        <w:r w:rsidR="0039387A" w:rsidRPr="0039387A">
          <w:rPr>
            <w:i/>
            <w:noProof/>
          </w:rPr>
          <w:t xml:space="preserve">J Palliat Med. </w:t>
        </w:r>
        <w:r w:rsidR="0039387A" w:rsidRPr="0039387A">
          <w:rPr>
            <w:noProof/>
          </w:rPr>
          <w:t>2017;20(11):1210-1216.</w:t>
        </w:r>
      </w:moveFrom>
    </w:p>
    <w:moveFromRangeEnd w:id="133"/>
    <w:p w14:paraId="46B627D7" w14:textId="57C452AD" w:rsidR="0039387A" w:rsidRPr="0039387A" w:rsidRDefault="00D72C91" w:rsidP="0039387A">
      <w:pPr>
        <w:pStyle w:val="EndNoteBibliography"/>
        <w:spacing w:after="0"/>
        <w:ind w:left="720" w:hanging="720"/>
        <w:rPr>
          <w:noProof/>
        </w:rPr>
        <w:pPrChange w:id="135" w:author="Microsoft Office User" w:date="2020-09-15T19:31:00Z">
          <w:pPr>
            <w:pStyle w:val="EndNoteBibliography"/>
            <w:spacing w:after="0" w:line="240" w:lineRule="auto"/>
            <w:ind w:left="720" w:hanging="720"/>
          </w:pPr>
        </w:pPrChange>
      </w:pPr>
      <w:del w:id="136" w:author="Microsoft Office User" w:date="2020-09-15T19:31:00Z">
        <w:r w:rsidRPr="00D72C91">
          <w:rPr>
            <w:noProof/>
          </w:rPr>
          <w:delText>23</w:delText>
        </w:r>
      </w:del>
      <w:r w:rsidR="0039387A" w:rsidRPr="0039387A">
        <w:rPr>
          <w:noProof/>
        </w:rPr>
        <w:t>.</w:t>
      </w:r>
      <w:r w:rsidR="0039387A" w:rsidRPr="0039387A">
        <w:rPr>
          <w:noProof/>
        </w:rPr>
        <w:tab/>
        <w:t xml:space="preserve">Keim-Malpass J HT, Miller JR. Coverage of palliative and hospice care for pediatric patients with a life-limiting illness: a policy brief. </w:t>
      </w:r>
      <w:r w:rsidR="0039387A" w:rsidRPr="0039387A">
        <w:rPr>
          <w:i/>
          <w:noProof/>
        </w:rPr>
        <w:t xml:space="preserve">J Pediatr Health Care. </w:t>
      </w:r>
      <w:r w:rsidR="0039387A" w:rsidRPr="0039387A">
        <w:rPr>
          <w:noProof/>
        </w:rPr>
        <w:t>2014;27(6):511-516.</w:t>
      </w:r>
    </w:p>
    <w:p w14:paraId="437B865F" w14:textId="21A49F26" w:rsidR="0039387A" w:rsidRPr="0039387A" w:rsidRDefault="00D72C91" w:rsidP="0039387A">
      <w:pPr>
        <w:pStyle w:val="EndNoteBibliography"/>
        <w:ind w:left="720" w:hanging="720"/>
        <w:rPr>
          <w:noProof/>
        </w:rPr>
        <w:pPrChange w:id="137" w:author="Microsoft Office User" w:date="2020-09-15T19:31:00Z">
          <w:pPr>
            <w:pStyle w:val="EndNoteBibliography"/>
            <w:spacing w:line="240" w:lineRule="auto"/>
            <w:ind w:left="720" w:hanging="720"/>
          </w:pPr>
        </w:pPrChange>
      </w:pPr>
      <w:del w:id="138" w:author="Microsoft Office User" w:date="2020-09-15T19:31:00Z">
        <w:r w:rsidRPr="00D72C91">
          <w:rPr>
            <w:noProof/>
          </w:rPr>
          <w:lastRenderedPageBreak/>
          <w:delText>24</w:delText>
        </w:r>
      </w:del>
      <w:ins w:id="139" w:author="Microsoft Office User" w:date="2020-09-15T19:31:00Z">
        <w:r w:rsidR="0039387A" w:rsidRPr="0039387A">
          <w:rPr>
            <w:noProof/>
          </w:rPr>
          <w:t>26</w:t>
        </w:r>
      </w:ins>
      <w:r w:rsidR="0039387A" w:rsidRPr="0039387A">
        <w:rPr>
          <w:noProof/>
        </w:rPr>
        <w:t>.</w:t>
      </w:r>
      <w:r w:rsidR="0039387A" w:rsidRPr="0039387A">
        <w:rPr>
          <w:noProof/>
        </w:rPr>
        <w:tab/>
        <w:t xml:space="preserve">Feudtner C, Womer J, Augustin R, et al. Pediatric palliative care programs in children's hospitals: a cross-sectional national survey. </w:t>
      </w:r>
      <w:r w:rsidR="0039387A" w:rsidRPr="0039387A">
        <w:rPr>
          <w:i/>
          <w:noProof/>
        </w:rPr>
        <w:t xml:space="preserve">Pediatrics. </w:t>
      </w:r>
      <w:r w:rsidR="0039387A" w:rsidRPr="0039387A">
        <w:rPr>
          <w:noProof/>
        </w:rPr>
        <w:t>2013;132(6):1063-1070.</w:t>
      </w:r>
    </w:p>
    <w:p w14:paraId="6961BA09" w14:textId="55233A2C" w:rsidR="00583370" w:rsidRDefault="00113DBE" w:rsidP="00D72C91">
      <w:pPr>
        <w:spacing w:line="240" w:lineRule="auto"/>
      </w:pPr>
      <w:r w:rsidRPr="00D04479">
        <w:fldChar w:fldCharType="end"/>
      </w:r>
    </w:p>
    <w:p w14:paraId="652AD13F" w14:textId="396DAD59" w:rsidR="001724CD" w:rsidRPr="00D04479" w:rsidRDefault="001724CD" w:rsidP="005D104B">
      <w:pPr>
        <w:rPr>
          <w:b/>
        </w:rPr>
      </w:pPr>
    </w:p>
    <w:sectPr w:rsidR="001724CD" w:rsidRPr="00D04479" w:rsidSect="00AE26BE">
      <w:headerReference w:type="default" r:id="rId11"/>
      <w:footerReference w:type="default" r:id="rId12"/>
      <w:pgSz w:w="12240" w:h="15840"/>
      <w:pgMar w:top="1440" w:right="1440" w:bottom="1440" w:left="1440" w:header="720" w:footer="720" w:gutter="0"/>
      <w:lnNumType w:countBy="1"/>
      <w:cols w:space="720"/>
      <w:docGrid w:linePitch="360"/>
      <w:sectPrChange w:id="144" w:author="Microsoft Office User" w:date="2020-09-15T19:31:00Z">
        <w:sectPr w:rsidR="001724CD" w:rsidRPr="00D04479" w:rsidSect="00AE26BE">
          <w:pgMar w:top="1440" w:right="1440" w:bottom="1440" w:left="1440" w:header="720" w:footer="720" w:gutter="0"/>
          <w:lnNumType w:countBy="0"/>
        </w:sectPr>
      </w:sectPrChange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9245EAF" w14:textId="77777777" w:rsidR="00EE1F02" w:rsidRDefault="00EE1F02" w:rsidP="00922E57">
      <w:pPr>
        <w:spacing w:after="0" w:line="240" w:lineRule="auto"/>
      </w:pPr>
      <w:r>
        <w:separator/>
      </w:r>
    </w:p>
  </w:endnote>
  <w:endnote w:type="continuationSeparator" w:id="0">
    <w:p w14:paraId="6820EDB8" w14:textId="77777777" w:rsidR="00EE1F02" w:rsidRDefault="00EE1F02" w:rsidP="00922E57">
      <w:pPr>
        <w:spacing w:after="0" w:line="240" w:lineRule="auto"/>
      </w:pPr>
      <w:r>
        <w:continuationSeparator/>
      </w:r>
    </w:p>
  </w:endnote>
  <w:endnote w:type="continuationNotice" w:id="1">
    <w:p w14:paraId="61FE1F34" w14:textId="77777777" w:rsidR="00EE1F02" w:rsidRDefault="00EE1F02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Segoe UI">
    <w:altName w:val="Calibri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ustomXmlInsRangeStart w:id="140" w:author="Microsoft Office User" w:date="2020-09-15T19:31:00Z"/>
  <w:sdt>
    <w:sdtPr>
      <w:id w:val="-1501340249"/>
      <w:docPartObj>
        <w:docPartGallery w:val="Page Numbers (Bottom of Page)"/>
        <w:docPartUnique/>
      </w:docPartObj>
    </w:sdtPr>
    <w:sdtEndPr>
      <w:rPr>
        <w:noProof/>
      </w:rPr>
    </w:sdtEndPr>
    <w:sdtContent>
      <w:customXmlInsRangeEnd w:id="140"/>
      <w:p w14:paraId="4AD1C8D6" w14:textId="000A4665" w:rsidR="00CA410A" w:rsidRDefault="00CA410A">
        <w:pPr>
          <w:pStyle w:val="Footer"/>
          <w:jc w:val="center"/>
          <w:rPr>
            <w:ins w:id="141" w:author="Microsoft Office User" w:date="2020-09-15T19:31:00Z"/>
          </w:rPr>
        </w:pPr>
        <w:ins w:id="142" w:author="Microsoft Office User" w:date="2020-09-15T19:31:00Z"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  <w:r>
            <w:rPr>
              <w:noProof/>
            </w:rPr>
            <w:t>2</w:t>
          </w:r>
          <w:r>
            <w:rPr>
              <w:noProof/>
            </w:rPr>
            <w:fldChar w:fldCharType="end"/>
          </w:r>
        </w:ins>
      </w:p>
      <w:customXmlInsRangeStart w:id="143" w:author="Microsoft Office User" w:date="2020-09-15T19:31:00Z"/>
    </w:sdtContent>
  </w:sdt>
  <w:customXmlInsRangeEnd w:id="143"/>
  <w:p w14:paraId="59AF3163" w14:textId="77777777" w:rsidR="00CA410A" w:rsidRDefault="00CA410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F4670F8" w14:textId="77777777" w:rsidR="00EE1F02" w:rsidRDefault="00EE1F02" w:rsidP="00922E57">
      <w:pPr>
        <w:spacing w:after="0" w:line="240" w:lineRule="auto"/>
      </w:pPr>
      <w:r>
        <w:separator/>
      </w:r>
    </w:p>
  </w:footnote>
  <w:footnote w:type="continuationSeparator" w:id="0">
    <w:p w14:paraId="26DFF41A" w14:textId="77777777" w:rsidR="00EE1F02" w:rsidRDefault="00EE1F02" w:rsidP="00922E57">
      <w:pPr>
        <w:spacing w:after="0" w:line="240" w:lineRule="auto"/>
      </w:pPr>
      <w:r>
        <w:continuationSeparator/>
      </w:r>
    </w:p>
  </w:footnote>
  <w:footnote w:type="continuationNotice" w:id="1">
    <w:p w14:paraId="5456C6A4" w14:textId="77777777" w:rsidR="00EE1F02" w:rsidRDefault="00EE1F02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B486DB1" w14:textId="77777777" w:rsidR="0072462F" w:rsidRDefault="0072462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07F300B"/>
    <w:multiLevelType w:val="multilevel"/>
    <w:tmpl w:val="B25E4352"/>
    <w:lvl w:ilvl="0"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-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4185477B"/>
    <w:multiLevelType w:val="hybridMultilevel"/>
    <w:tmpl w:val="A682444E"/>
    <w:lvl w:ilvl="0" w:tplc="D5907F6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A6E2A0C"/>
    <w:multiLevelType w:val="hybridMultilevel"/>
    <w:tmpl w:val="03C26E3A"/>
    <w:lvl w:ilvl="0" w:tplc="04090001">
      <w:start w:val="4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7A60AB2"/>
    <w:multiLevelType w:val="hybridMultilevel"/>
    <w:tmpl w:val="14E85BD8"/>
    <w:lvl w:ilvl="0" w:tplc="B7BC4A56">
      <w:start w:val="16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20189C"/>
    <w:rsid w:val="0000200C"/>
    <w:rsid w:val="00024825"/>
    <w:rsid w:val="00024B0E"/>
    <w:rsid w:val="00026120"/>
    <w:rsid w:val="00030896"/>
    <w:rsid w:val="00032F96"/>
    <w:rsid w:val="0005025A"/>
    <w:rsid w:val="00052D98"/>
    <w:rsid w:val="00063881"/>
    <w:rsid w:val="000741B6"/>
    <w:rsid w:val="00091C21"/>
    <w:rsid w:val="00092B56"/>
    <w:rsid w:val="0009442A"/>
    <w:rsid w:val="00094D98"/>
    <w:rsid w:val="000A07DF"/>
    <w:rsid w:val="000A6C6A"/>
    <w:rsid w:val="000B3777"/>
    <w:rsid w:val="000C2824"/>
    <w:rsid w:val="000C7BD4"/>
    <w:rsid w:val="000D1167"/>
    <w:rsid w:val="000E203B"/>
    <w:rsid w:val="000E2B26"/>
    <w:rsid w:val="000E7F4D"/>
    <w:rsid w:val="000F256C"/>
    <w:rsid w:val="0010169C"/>
    <w:rsid w:val="00113A6C"/>
    <w:rsid w:val="00113CC5"/>
    <w:rsid w:val="00113DBE"/>
    <w:rsid w:val="0013340F"/>
    <w:rsid w:val="00147398"/>
    <w:rsid w:val="0015016F"/>
    <w:rsid w:val="001507BE"/>
    <w:rsid w:val="0016006B"/>
    <w:rsid w:val="00161052"/>
    <w:rsid w:val="001724CD"/>
    <w:rsid w:val="00174590"/>
    <w:rsid w:val="00176195"/>
    <w:rsid w:val="001771C2"/>
    <w:rsid w:val="00181A63"/>
    <w:rsid w:val="00186C58"/>
    <w:rsid w:val="001945A7"/>
    <w:rsid w:val="001A593F"/>
    <w:rsid w:val="001A791D"/>
    <w:rsid w:val="001B3C31"/>
    <w:rsid w:val="001B57CA"/>
    <w:rsid w:val="001E618B"/>
    <w:rsid w:val="001F16E3"/>
    <w:rsid w:val="0020189C"/>
    <w:rsid w:val="00202BF3"/>
    <w:rsid w:val="00207116"/>
    <w:rsid w:val="0021164F"/>
    <w:rsid w:val="0021196A"/>
    <w:rsid w:val="00216405"/>
    <w:rsid w:val="002173B2"/>
    <w:rsid w:val="0022638F"/>
    <w:rsid w:val="00230E60"/>
    <w:rsid w:val="00234D83"/>
    <w:rsid w:val="002606BC"/>
    <w:rsid w:val="00265D10"/>
    <w:rsid w:val="002710E1"/>
    <w:rsid w:val="00273E67"/>
    <w:rsid w:val="00276795"/>
    <w:rsid w:val="002770E2"/>
    <w:rsid w:val="002834B9"/>
    <w:rsid w:val="0028355A"/>
    <w:rsid w:val="002843A5"/>
    <w:rsid w:val="00286154"/>
    <w:rsid w:val="002869E9"/>
    <w:rsid w:val="0029116E"/>
    <w:rsid w:val="00292FA7"/>
    <w:rsid w:val="00294899"/>
    <w:rsid w:val="002A29CE"/>
    <w:rsid w:val="002A6B66"/>
    <w:rsid w:val="002B1D25"/>
    <w:rsid w:val="002B3A32"/>
    <w:rsid w:val="002C45D7"/>
    <w:rsid w:val="002C5511"/>
    <w:rsid w:val="002D6A97"/>
    <w:rsid w:val="002E21A5"/>
    <w:rsid w:val="002E37BB"/>
    <w:rsid w:val="0030182C"/>
    <w:rsid w:val="00302E9D"/>
    <w:rsid w:val="0031132B"/>
    <w:rsid w:val="0032075F"/>
    <w:rsid w:val="00322893"/>
    <w:rsid w:val="00323C4E"/>
    <w:rsid w:val="00327F05"/>
    <w:rsid w:val="00330A58"/>
    <w:rsid w:val="00333113"/>
    <w:rsid w:val="0033479C"/>
    <w:rsid w:val="00336573"/>
    <w:rsid w:val="00342555"/>
    <w:rsid w:val="00343D9C"/>
    <w:rsid w:val="00347558"/>
    <w:rsid w:val="00347CBB"/>
    <w:rsid w:val="00353901"/>
    <w:rsid w:val="003626D1"/>
    <w:rsid w:val="003745F5"/>
    <w:rsid w:val="00381D06"/>
    <w:rsid w:val="00383D85"/>
    <w:rsid w:val="00386047"/>
    <w:rsid w:val="003864DF"/>
    <w:rsid w:val="00386540"/>
    <w:rsid w:val="0039387A"/>
    <w:rsid w:val="003A02C7"/>
    <w:rsid w:val="003A5459"/>
    <w:rsid w:val="003B252A"/>
    <w:rsid w:val="003B32A5"/>
    <w:rsid w:val="003C3D3E"/>
    <w:rsid w:val="003C6917"/>
    <w:rsid w:val="003C791B"/>
    <w:rsid w:val="003D2B7B"/>
    <w:rsid w:val="003D4654"/>
    <w:rsid w:val="003D620B"/>
    <w:rsid w:val="003E6BA8"/>
    <w:rsid w:val="003F0C9F"/>
    <w:rsid w:val="003F11EF"/>
    <w:rsid w:val="003F2A17"/>
    <w:rsid w:val="00400089"/>
    <w:rsid w:val="004105E1"/>
    <w:rsid w:val="004139BB"/>
    <w:rsid w:val="00433A8B"/>
    <w:rsid w:val="00433AAF"/>
    <w:rsid w:val="00433CB2"/>
    <w:rsid w:val="00442B47"/>
    <w:rsid w:val="00447415"/>
    <w:rsid w:val="004613A4"/>
    <w:rsid w:val="00463BA1"/>
    <w:rsid w:val="00466114"/>
    <w:rsid w:val="00480634"/>
    <w:rsid w:val="00486FC5"/>
    <w:rsid w:val="0049000E"/>
    <w:rsid w:val="004912B3"/>
    <w:rsid w:val="00495D73"/>
    <w:rsid w:val="004A22BC"/>
    <w:rsid w:val="004A301C"/>
    <w:rsid w:val="004A4612"/>
    <w:rsid w:val="004B0EA8"/>
    <w:rsid w:val="004C3E20"/>
    <w:rsid w:val="004C6EE6"/>
    <w:rsid w:val="004C7DD1"/>
    <w:rsid w:val="004D7696"/>
    <w:rsid w:val="004E2201"/>
    <w:rsid w:val="004E3C88"/>
    <w:rsid w:val="004E47AA"/>
    <w:rsid w:val="004E4CAE"/>
    <w:rsid w:val="004E5769"/>
    <w:rsid w:val="004F1521"/>
    <w:rsid w:val="004F5ABB"/>
    <w:rsid w:val="00502CC3"/>
    <w:rsid w:val="00504058"/>
    <w:rsid w:val="005042AD"/>
    <w:rsid w:val="00504AB9"/>
    <w:rsid w:val="00521D2A"/>
    <w:rsid w:val="00522933"/>
    <w:rsid w:val="005242AD"/>
    <w:rsid w:val="005258BC"/>
    <w:rsid w:val="0053153D"/>
    <w:rsid w:val="00531C84"/>
    <w:rsid w:val="00544DBD"/>
    <w:rsid w:val="00545245"/>
    <w:rsid w:val="005654E2"/>
    <w:rsid w:val="00570622"/>
    <w:rsid w:val="00571ED5"/>
    <w:rsid w:val="00573D45"/>
    <w:rsid w:val="005820F5"/>
    <w:rsid w:val="0058290D"/>
    <w:rsid w:val="00583370"/>
    <w:rsid w:val="00583508"/>
    <w:rsid w:val="005838CA"/>
    <w:rsid w:val="005908F4"/>
    <w:rsid w:val="005A4592"/>
    <w:rsid w:val="005A47A7"/>
    <w:rsid w:val="005A5570"/>
    <w:rsid w:val="005B2693"/>
    <w:rsid w:val="005B35F6"/>
    <w:rsid w:val="005C4A9B"/>
    <w:rsid w:val="005D104B"/>
    <w:rsid w:val="005D65E0"/>
    <w:rsid w:val="005E0FEF"/>
    <w:rsid w:val="005E11A2"/>
    <w:rsid w:val="005E3397"/>
    <w:rsid w:val="005F0121"/>
    <w:rsid w:val="005F55FA"/>
    <w:rsid w:val="005F7EB3"/>
    <w:rsid w:val="00600B7D"/>
    <w:rsid w:val="00606826"/>
    <w:rsid w:val="00614566"/>
    <w:rsid w:val="00615C37"/>
    <w:rsid w:val="00616FB6"/>
    <w:rsid w:val="00627EFB"/>
    <w:rsid w:val="00634277"/>
    <w:rsid w:val="0063448F"/>
    <w:rsid w:val="006422F3"/>
    <w:rsid w:val="00642527"/>
    <w:rsid w:val="00655AA2"/>
    <w:rsid w:val="006625A0"/>
    <w:rsid w:val="00662C56"/>
    <w:rsid w:val="006733FA"/>
    <w:rsid w:val="00673E4F"/>
    <w:rsid w:val="00675D79"/>
    <w:rsid w:val="00675F61"/>
    <w:rsid w:val="0067705C"/>
    <w:rsid w:val="0068537F"/>
    <w:rsid w:val="0068725E"/>
    <w:rsid w:val="006A0BB0"/>
    <w:rsid w:val="006A4B56"/>
    <w:rsid w:val="006B2951"/>
    <w:rsid w:val="006C008D"/>
    <w:rsid w:val="006C10D5"/>
    <w:rsid w:val="006C2368"/>
    <w:rsid w:val="006C3458"/>
    <w:rsid w:val="006C52CD"/>
    <w:rsid w:val="006C686E"/>
    <w:rsid w:val="006E459B"/>
    <w:rsid w:val="006F15C6"/>
    <w:rsid w:val="006F3572"/>
    <w:rsid w:val="006F3658"/>
    <w:rsid w:val="006F3E90"/>
    <w:rsid w:val="006F50AA"/>
    <w:rsid w:val="007046D3"/>
    <w:rsid w:val="007069BE"/>
    <w:rsid w:val="0072462F"/>
    <w:rsid w:val="007308B4"/>
    <w:rsid w:val="007341E9"/>
    <w:rsid w:val="00734B2A"/>
    <w:rsid w:val="0073719F"/>
    <w:rsid w:val="007462EC"/>
    <w:rsid w:val="00754204"/>
    <w:rsid w:val="007561F3"/>
    <w:rsid w:val="00776095"/>
    <w:rsid w:val="00777A51"/>
    <w:rsid w:val="0078740E"/>
    <w:rsid w:val="00793906"/>
    <w:rsid w:val="0079691B"/>
    <w:rsid w:val="007A4086"/>
    <w:rsid w:val="007B7309"/>
    <w:rsid w:val="007C6E50"/>
    <w:rsid w:val="007D2EC0"/>
    <w:rsid w:val="007D343E"/>
    <w:rsid w:val="007D4042"/>
    <w:rsid w:val="007D6840"/>
    <w:rsid w:val="007E0014"/>
    <w:rsid w:val="007E35CA"/>
    <w:rsid w:val="008139E1"/>
    <w:rsid w:val="008141F2"/>
    <w:rsid w:val="008150F4"/>
    <w:rsid w:val="00816B66"/>
    <w:rsid w:val="008210CD"/>
    <w:rsid w:val="008218ED"/>
    <w:rsid w:val="00821E6C"/>
    <w:rsid w:val="00822278"/>
    <w:rsid w:val="008275D2"/>
    <w:rsid w:val="0084290B"/>
    <w:rsid w:val="0085077E"/>
    <w:rsid w:val="008507C3"/>
    <w:rsid w:val="0085125D"/>
    <w:rsid w:val="008856D8"/>
    <w:rsid w:val="0089226C"/>
    <w:rsid w:val="00892590"/>
    <w:rsid w:val="00893B58"/>
    <w:rsid w:val="008967DD"/>
    <w:rsid w:val="00896AFA"/>
    <w:rsid w:val="00896E8D"/>
    <w:rsid w:val="00897F7F"/>
    <w:rsid w:val="008A22D1"/>
    <w:rsid w:val="008B5D71"/>
    <w:rsid w:val="008B6D46"/>
    <w:rsid w:val="008B7571"/>
    <w:rsid w:val="008C0087"/>
    <w:rsid w:val="008C0849"/>
    <w:rsid w:val="008C1933"/>
    <w:rsid w:val="008C3925"/>
    <w:rsid w:val="008C4BEA"/>
    <w:rsid w:val="008C5971"/>
    <w:rsid w:val="008C7ED2"/>
    <w:rsid w:val="008D0C9A"/>
    <w:rsid w:val="008D11CA"/>
    <w:rsid w:val="008E063E"/>
    <w:rsid w:val="008E0E0C"/>
    <w:rsid w:val="008E21D7"/>
    <w:rsid w:val="00901B00"/>
    <w:rsid w:val="00903481"/>
    <w:rsid w:val="00904A42"/>
    <w:rsid w:val="00904D15"/>
    <w:rsid w:val="0090500D"/>
    <w:rsid w:val="00905C25"/>
    <w:rsid w:val="00907422"/>
    <w:rsid w:val="00911A45"/>
    <w:rsid w:val="00914652"/>
    <w:rsid w:val="00920A06"/>
    <w:rsid w:val="009228B6"/>
    <w:rsid w:val="00922E57"/>
    <w:rsid w:val="00923852"/>
    <w:rsid w:val="00923E62"/>
    <w:rsid w:val="00936F23"/>
    <w:rsid w:val="009403D8"/>
    <w:rsid w:val="00943A1D"/>
    <w:rsid w:val="00947EAD"/>
    <w:rsid w:val="00954356"/>
    <w:rsid w:val="00955324"/>
    <w:rsid w:val="00960D7B"/>
    <w:rsid w:val="009625A3"/>
    <w:rsid w:val="00963912"/>
    <w:rsid w:val="009769CE"/>
    <w:rsid w:val="00980CF6"/>
    <w:rsid w:val="00984E5C"/>
    <w:rsid w:val="009A59E1"/>
    <w:rsid w:val="009B3C01"/>
    <w:rsid w:val="009C0F0A"/>
    <w:rsid w:val="009C2162"/>
    <w:rsid w:val="009C24BA"/>
    <w:rsid w:val="009C63C5"/>
    <w:rsid w:val="009D225D"/>
    <w:rsid w:val="009D44F0"/>
    <w:rsid w:val="009D5889"/>
    <w:rsid w:val="009D63DF"/>
    <w:rsid w:val="009E1332"/>
    <w:rsid w:val="009F41F4"/>
    <w:rsid w:val="009F5521"/>
    <w:rsid w:val="009F5AE2"/>
    <w:rsid w:val="00A01629"/>
    <w:rsid w:val="00A11000"/>
    <w:rsid w:val="00A1566C"/>
    <w:rsid w:val="00A2019B"/>
    <w:rsid w:val="00A273B1"/>
    <w:rsid w:val="00A36C3A"/>
    <w:rsid w:val="00A42B4E"/>
    <w:rsid w:val="00A44515"/>
    <w:rsid w:val="00A45966"/>
    <w:rsid w:val="00A56A86"/>
    <w:rsid w:val="00A607F9"/>
    <w:rsid w:val="00A61A5D"/>
    <w:rsid w:val="00A62F96"/>
    <w:rsid w:val="00A6545F"/>
    <w:rsid w:val="00A761AE"/>
    <w:rsid w:val="00A77FA0"/>
    <w:rsid w:val="00A77FB7"/>
    <w:rsid w:val="00A80BD7"/>
    <w:rsid w:val="00A85F97"/>
    <w:rsid w:val="00A97F22"/>
    <w:rsid w:val="00AA10AC"/>
    <w:rsid w:val="00AB35DA"/>
    <w:rsid w:val="00AC085F"/>
    <w:rsid w:val="00AC5C89"/>
    <w:rsid w:val="00AC6BB0"/>
    <w:rsid w:val="00AD1481"/>
    <w:rsid w:val="00AD39B3"/>
    <w:rsid w:val="00AD45C0"/>
    <w:rsid w:val="00AD71B4"/>
    <w:rsid w:val="00AE0C10"/>
    <w:rsid w:val="00AE26BE"/>
    <w:rsid w:val="00AE2F60"/>
    <w:rsid w:val="00AE433D"/>
    <w:rsid w:val="00AE7F9F"/>
    <w:rsid w:val="00AF2042"/>
    <w:rsid w:val="00AF445F"/>
    <w:rsid w:val="00B01D0E"/>
    <w:rsid w:val="00B06696"/>
    <w:rsid w:val="00B13410"/>
    <w:rsid w:val="00B13E91"/>
    <w:rsid w:val="00B1771F"/>
    <w:rsid w:val="00B20034"/>
    <w:rsid w:val="00B206BD"/>
    <w:rsid w:val="00B25FF2"/>
    <w:rsid w:val="00B266CB"/>
    <w:rsid w:val="00B30D17"/>
    <w:rsid w:val="00B32FE6"/>
    <w:rsid w:val="00B3337A"/>
    <w:rsid w:val="00B35E0A"/>
    <w:rsid w:val="00B36245"/>
    <w:rsid w:val="00B44B49"/>
    <w:rsid w:val="00B529AB"/>
    <w:rsid w:val="00B53FC3"/>
    <w:rsid w:val="00B81D6C"/>
    <w:rsid w:val="00B82CBF"/>
    <w:rsid w:val="00B841D0"/>
    <w:rsid w:val="00BA0D71"/>
    <w:rsid w:val="00BA1279"/>
    <w:rsid w:val="00BA2BEC"/>
    <w:rsid w:val="00BA679E"/>
    <w:rsid w:val="00BB46D7"/>
    <w:rsid w:val="00BC723C"/>
    <w:rsid w:val="00BD381D"/>
    <w:rsid w:val="00BD5437"/>
    <w:rsid w:val="00BD7C45"/>
    <w:rsid w:val="00BE20F7"/>
    <w:rsid w:val="00BE563D"/>
    <w:rsid w:val="00BF1E22"/>
    <w:rsid w:val="00BF6F65"/>
    <w:rsid w:val="00C06406"/>
    <w:rsid w:val="00C1694E"/>
    <w:rsid w:val="00C24362"/>
    <w:rsid w:val="00C276F9"/>
    <w:rsid w:val="00C30C93"/>
    <w:rsid w:val="00C3124B"/>
    <w:rsid w:val="00C36C35"/>
    <w:rsid w:val="00C478A6"/>
    <w:rsid w:val="00C5108A"/>
    <w:rsid w:val="00C5279A"/>
    <w:rsid w:val="00C535A4"/>
    <w:rsid w:val="00C67189"/>
    <w:rsid w:val="00C67282"/>
    <w:rsid w:val="00C735D7"/>
    <w:rsid w:val="00C82BAC"/>
    <w:rsid w:val="00C82E20"/>
    <w:rsid w:val="00C82F6C"/>
    <w:rsid w:val="00C93AB1"/>
    <w:rsid w:val="00C945C8"/>
    <w:rsid w:val="00CA2927"/>
    <w:rsid w:val="00CA410A"/>
    <w:rsid w:val="00CB1FF3"/>
    <w:rsid w:val="00CB23A3"/>
    <w:rsid w:val="00CC0203"/>
    <w:rsid w:val="00CC574E"/>
    <w:rsid w:val="00CD61D9"/>
    <w:rsid w:val="00CE290D"/>
    <w:rsid w:val="00CE72FC"/>
    <w:rsid w:val="00CF2126"/>
    <w:rsid w:val="00CF266D"/>
    <w:rsid w:val="00D040D7"/>
    <w:rsid w:val="00D04479"/>
    <w:rsid w:val="00D07360"/>
    <w:rsid w:val="00D2116A"/>
    <w:rsid w:val="00D328F7"/>
    <w:rsid w:val="00D37F60"/>
    <w:rsid w:val="00D44209"/>
    <w:rsid w:val="00D45B05"/>
    <w:rsid w:val="00D60A09"/>
    <w:rsid w:val="00D60AB0"/>
    <w:rsid w:val="00D6165D"/>
    <w:rsid w:val="00D6217C"/>
    <w:rsid w:val="00D66AE9"/>
    <w:rsid w:val="00D72C91"/>
    <w:rsid w:val="00D75197"/>
    <w:rsid w:val="00D76A93"/>
    <w:rsid w:val="00D903A7"/>
    <w:rsid w:val="00D929A3"/>
    <w:rsid w:val="00D9417B"/>
    <w:rsid w:val="00DC7FC2"/>
    <w:rsid w:val="00DE4CDC"/>
    <w:rsid w:val="00E04E44"/>
    <w:rsid w:val="00E05353"/>
    <w:rsid w:val="00E065A6"/>
    <w:rsid w:val="00E13173"/>
    <w:rsid w:val="00E14D57"/>
    <w:rsid w:val="00E14FCB"/>
    <w:rsid w:val="00E20B88"/>
    <w:rsid w:val="00E23402"/>
    <w:rsid w:val="00E25071"/>
    <w:rsid w:val="00E2522C"/>
    <w:rsid w:val="00E32C98"/>
    <w:rsid w:val="00E429D3"/>
    <w:rsid w:val="00E45DA3"/>
    <w:rsid w:val="00E72E44"/>
    <w:rsid w:val="00E8207A"/>
    <w:rsid w:val="00E82B84"/>
    <w:rsid w:val="00E8543E"/>
    <w:rsid w:val="00E8674B"/>
    <w:rsid w:val="00E8681C"/>
    <w:rsid w:val="00E930ED"/>
    <w:rsid w:val="00E956D3"/>
    <w:rsid w:val="00EB04C5"/>
    <w:rsid w:val="00EB6065"/>
    <w:rsid w:val="00EC01C2"/>
    <w:rsid w:val="00EC0CB0"/>
    <w:rsid w:val="00EC27C9"/>
    <w:rsid w:val="00ED4FD6"/>
    <w:rsid w:val="00EE1F02"/>
    <w:rsid w:val="00EE4C53"/>
    <w:rsid w:val="00EF3660"/>
    <w:rsid w:val="00EF502C"/>
    <w:rsid w:val="00F00488"/>
    <w:rsid w:val="00F04495"/>
    <w:rsid w:val="00F04635"/>
    <w:rsid w:val="00F06CDF"/>
    <w:rsid w:val="00F10607"/>
    <w:rsid w:val="00F13EC4"/>
    <w:rsid w:val="00F1419D"/>
    <w:rsid w:val="00F16A83"/>
    <w:rsid w:val="00F21A5F"/>
    <w:rsid w:val="00F25035"/>
    <w:rsid w:val="00F278CD"/>
    <w:rsid w:val="00F32799"/>
    <w:rsid w:val="00F33103"/>
    <w:rsid w:val="00F37E79"/>
    <w:rsid w:val="00F40A0A"/>
    <w:rsid w:val="00F40A73"/>
    <w:rsid w:val="00F43A0E"/>
    <w:rsid w:val="00F451D2"/>
    <w:rsid w:val="00F535B6"/>
    <w:rsid w:val="00F54D42"/>
    <w:rsid w:val="00F5633C"/>
    <w:rsid w:val="00F5797A"/>
    <w:rsid w:val="00F6335A"/>
    <w:rsid w:val="00F65A6D"/>
    <w:rsid w:val="00F70979"/>
    <w:rsid w:val="00F77C20"/>
    <w:rsid w:val="00F77F99"/>
    <w:rsid w:val="00F82FA5"/>
    <w:rsid w:val="00F8527A"/>
    <w:rsid w:val="00F9343A"/>
    <w:rsid w:val="00F949EC"/>
    <w:rsid w:val="00F954E5"/>
    <w:rsid w:val="00F95AF4"/>
    <w:rsid w:val="00F96993"/>
    <w:rsid w:val="00FA036F"/>
    <w:rsid w:val="00FA609F"/>
    <w:rsid w:val="00FB456F"/>
    <w:rsid w:val="00FC3455"/>
    <w:rsid w:val="00FC3FE1"/>
    <w:rsid w:val="00FC6857"/>
    <w:rsid w:val="00FC6DE0"/>
    <w:rsid w:val="00FD777A"/>
    <w:rsid w:val="00FE2490"/>
    <w:rsid w:val="00FE480F"/>
    <w:rsid w:val="00FE57BD"/>
    <w:rsid w:val="00FE65E0"/>
    <w:rsid w:val="00FE70F5"/>
    <w:rsid w:val="00FE7FB6"/>
    <w:rsid w:val="00FF0FD1"/>
    <w:rsid w:val="00FF50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65B5E39"/>
  <w15:chartTrackingRefBased/>
  <w15:docId w15:val="{A351D713-D9AD-4041-896B-74AC58FA61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48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D4FD6"/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20189C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20189C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2018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0189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0189C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0189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0189C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BA679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FC3FE1"/>
    <w:pPr>
      <w:spacing w:before="100" w:beforeAutospacing="1" w:after="100" w:afterAutospacing="1" w:line="240" w:lineRule="auto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922E57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922E57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922E57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113DBE"/>
    <w:pPr>
      <w:spacing w:after="0"/>
      <w:jc w:val="center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113DBE"/>
  </w:style>
  <w:style w:type="character" w:customStyle="1" w:styleId="EndNoteBibliographyTitleChar">
    <w:name w:val="EndNote Bibliography Title Char"/>
    <w:basedOn w:val="ListParagraphChar"/>
    <w:link w:val="EndNoteBibliographyTitle"/>
    <w:rsid w:val="00113DBE"/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13DBE"/>
  </w:style>
  <w:style w:type="character" w:customStyle="1" w:styleId="EndNoteBibliographyChar">
    <w:name w:val="EndNote Bibliography Char"/>
    <w:basedOn w:val="ListParagraphChar"/>
    <w:link w:val="EndNoteBibliography"/>
    <w:rsid w:val="00113DBE"/>
    <w:rPr>
      <w:rFonts w:ascii="Times New Roman" w:eastAsia="Times New Roman" w:hAnsi="Times New Roman" w:cs="Times New Roman"/>
      <w:sz w:val="24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13173"/>
    <w:rPr>
      <w:color w:val="605E5C"/>
      <w:shd w:val="clear" w:color="auto" w:fill="E1DFD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0447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04479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D0447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9C63C5"/>
    <w:rPr>
      <w:color w:val="605E5C"/>
      <w:shd w:val="clear" w:color="auto" w:fill="E1DFDD"/>
    </w:rPr>
  </w:style>
  <w:style w:type="table" w:styleId="GridTable2">
    <w:name w:val="Grid Table 2"/>
    <w:basedOn w:val="TableNormal"/>
    <w:uiPriority w:val="47"/>
    <w:rsid w:val="00B206BD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4-Accent3">
    <w:name w:val="Grid Table 4 Accent 3"/>
    <w:basedOn w:val="TableNormal"/>
    <w:uiPriority w:val="49"/>
    <w:rsid w:val="00B206BD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5E3397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C36C3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36C35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C36C3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36C35"/>
    <w:rPr>
      <w:rFonts w:ascii="Times New Roman" w:eastAsia="Times New Roman" w:hAnsi="Times New Roman" w:cs="Times New Roman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CA410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018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3937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333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8322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848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762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885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33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8601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190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684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755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93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05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4212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51390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63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8108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144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3246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41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2296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973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8187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5936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9054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30976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5164719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383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322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1046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785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5244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6964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6985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194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486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3566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752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6258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132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267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211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6959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561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8617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32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66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398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0658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2792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4958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5740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4595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756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2368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97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144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2468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9764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969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311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17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63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351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6038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1903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7345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4061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3949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2092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822961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9329657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3242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1111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5203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358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631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1030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5566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4452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7910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6807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178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42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317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38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8449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1976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6206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2468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5820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914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1732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5862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329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921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1507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1047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318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8703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42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8732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6523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3064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7151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422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105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6320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23351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8898609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623634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6150865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9072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092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2840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024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4863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9386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5257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384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6394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9356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4474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2875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3896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8383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7363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3613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5758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5691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6601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793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9082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2802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300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34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541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1698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0501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4879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0528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537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099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483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6962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3721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0523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6067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990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9355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540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328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9702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5253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2466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6606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0911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281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8511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1803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4111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2091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327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5495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621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276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7780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8641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972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424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3458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254367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9106213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7571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6836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1439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831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8299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9559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035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0318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2234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6902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9113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8826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7939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7292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79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244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1708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950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0650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286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5641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8426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847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9113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2949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0259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634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3373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1494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3434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5740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7669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1290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58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019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96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7788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3206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8931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7637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7505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7080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2163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330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1405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418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4167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99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09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4470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0005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8511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5017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1874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969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9330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608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5229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927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82496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4211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86335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6622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2831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9226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0686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48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3358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293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93860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145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3192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6726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4205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8480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63091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7657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94376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470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39795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6761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51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1491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9865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97201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188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1070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9092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9635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2054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77375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9142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26388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0419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62549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9023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80339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6626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8268403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4612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2427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11580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4490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24633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9894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33859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9905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66661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0487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8461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94366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6497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23697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4482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5988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9464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9444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5519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58418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7615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7869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99673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1644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3605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5114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18359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5206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20988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39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39951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401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41904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71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54267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5344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60384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3049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9972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1051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96201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9158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96972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9721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00868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9354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05467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1635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4075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0958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9576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81017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6035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9624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90184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8759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08330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9321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8161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90409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3607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5509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38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12496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06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21229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510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23610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2610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9860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9182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51798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7773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71044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0652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71458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2475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73720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1291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83340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598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9677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40396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8561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2562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7882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44490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3644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49108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3747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87291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2525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003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2244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1298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30437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9223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38875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1535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4354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0091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5080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4813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5658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97872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9195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04025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9378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57593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1895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7149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48625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1665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642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63206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028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438811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3241254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80232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3347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99137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9962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6518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35329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2281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5269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8506336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2658983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1614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1991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9296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3227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15127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3767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17806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9762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19704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173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35528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8242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39424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233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9534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1334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4840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1412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93760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329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04155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4194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5667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05653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0035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13436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9538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23798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1429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33826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1472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34995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4668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50058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2965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02755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2597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15169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5031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17043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582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57511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739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62176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1113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8260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33114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766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407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085262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6676481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61248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415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9858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5586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9994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26738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9240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35211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4874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1765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6223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2195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8380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0887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7160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80596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5913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5617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1518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20663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6759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36454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1183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63818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8759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73798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841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113075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555383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91519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4636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5926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15113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929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70183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300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75247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541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14865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227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18684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8308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2338076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5733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915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50009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0049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79668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829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87334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0807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7531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2933303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2650940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39760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6510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64043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3736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2748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98719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1996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08768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6051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16023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4498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4276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7114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2428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2336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23286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925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31358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68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714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9077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976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67241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2557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155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98060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7277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01488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4114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4599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5808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3540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16531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1242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0135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55060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5608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87867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700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12114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2529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9336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2967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8705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40983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2370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51453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0881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71830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2956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96557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8152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07305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5717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09199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4995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3721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36614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7634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37841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8132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50447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8020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90220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6357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0595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7281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30331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908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7785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6064763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3133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2424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95772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3772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1949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183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8495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2156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32726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57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5086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519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5838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5021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7914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6758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87097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6513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2003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1674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93129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448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13968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6335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19376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3686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31238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6741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9752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49416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4037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433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57940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2226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8681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9136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6977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20340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9894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45337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0870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458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71565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7626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84654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4858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90474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066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08624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866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11355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3433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18632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2719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49426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0567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49910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3067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4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692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8406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6400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87294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379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94113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5435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11078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745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11557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824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6110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45033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1163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45805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1774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2351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9078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83202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7470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204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98209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4001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02092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682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03255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800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07474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698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30230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6917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3444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5660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88772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1534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5453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2749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35864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6970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45088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6667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02594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3281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1042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19113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4647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25656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4677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27534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4390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34881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5794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8659283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6476590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90375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8539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2221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28526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3480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30443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555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6444031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5161731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81014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4170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9212690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9363572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99858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3340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268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09854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7723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13707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4875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2206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4725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8916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9169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89730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5521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6229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7534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15165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4693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2062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31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4815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6006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849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77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83344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5106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07622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1273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11541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2968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23452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147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3193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6183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6346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48846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1931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69303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2619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86225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0378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986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4724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4082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3114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38660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4521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845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983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83836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1862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1566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48126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4716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5657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7320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5582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768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14413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9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21450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5313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5227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6087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9656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76524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0528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85795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730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2827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3238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47436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5768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84776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3058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86746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98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14123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027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8755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28767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5473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30704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162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31804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647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37262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0480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11959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6740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207314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9087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4859923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4401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0652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70985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4765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05706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0969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31918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8793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4652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9841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5412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685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63862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4328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161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00101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4094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27523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0303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78681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7096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00336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9854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04975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2854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14582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8929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67722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0464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85504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3768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14832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4815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24023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9884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52210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6558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60721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528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5708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429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01963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1940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5604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21173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5904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95906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6219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01025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5294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09067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5709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12888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891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48324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620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81162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1514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3899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5547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14292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8907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32758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4343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277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68264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2510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13398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6808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0667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3224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30604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0667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38848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0541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41050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8352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76984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5665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84698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9556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14341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8935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15550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7061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4404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098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75285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9884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5616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1145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765509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0962652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48809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8744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86631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6341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87403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7571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8235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3263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7932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062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94119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9811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03387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9179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03393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4113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5771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99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28842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11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31504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8516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7487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55112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1249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147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330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754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6679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6322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4331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1234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15271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61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16014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2474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3322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2396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46094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756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53381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9860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56013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8719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7686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4621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67937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361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67939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9945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8047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0379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6873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87635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0014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0574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7303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8734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27333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99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40513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8844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48961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0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57018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738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60112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1689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70876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8468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75883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373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94430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968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05959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0929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09450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6744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10156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3029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15277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065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18645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648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1727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79633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7160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4617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766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99715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4852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41224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7406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2580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7980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21803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0642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23775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3382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937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1454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942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8887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61565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7123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7518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92160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7881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05276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515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24190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386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44640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1696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68933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8404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00175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5007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07449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059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11296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4378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31772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1907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49467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1629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59850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8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80248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1682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23437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9214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55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39259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5241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45828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9674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5406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64758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0730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66679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3992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1525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441900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5039827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45993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4882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71064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58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8923199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1095112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06926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3223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20799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0729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33856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732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69067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964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94082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696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47945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0617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56481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298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7872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73477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673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87719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8404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91212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043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96212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120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15432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1128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18129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086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58662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0674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07942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783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10338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4103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13021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6105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22971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704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23387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5847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24141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6725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27580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3424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827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39193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543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50374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7732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54187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6140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57716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0730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60313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1208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3872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795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10830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7994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47944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2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57849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563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61759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2147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947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84813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903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1318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22690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071514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4650055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33867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7286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6233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6979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25596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9422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219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62967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827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9334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90395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450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01812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9174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16585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4419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4326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1641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7067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3466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83605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7906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1958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22879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48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2352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5630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8379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6895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9528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61034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6843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2653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0412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9872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1730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1924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0390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1240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883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67794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7906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79431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9204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8197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4438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580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02547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2329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47593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3295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5683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0033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7770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88926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0781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8792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49412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8304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65628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8373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74089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4528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75621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6001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0023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84037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2479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33842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4148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40348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4916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150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01273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5023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40127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6055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40612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8001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3655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631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4948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5232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0637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9903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1391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3561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92276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4556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2160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53464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322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55816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6547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0935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56572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230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7773922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1301297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20987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8544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6069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9194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8889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82292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9053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98816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534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7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807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3699634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1456392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70175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9078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7546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5241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7900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03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7562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9526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6391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6143474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869598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77861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6697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636086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8250521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82333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5862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9243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12408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0595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3324270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371220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47110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624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5093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4022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1829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7602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9127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198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25766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783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28368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8373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5412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1116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769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50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95834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8345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16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072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3584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8974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838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22078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0521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35224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390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39507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1050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8972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4157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917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5589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1817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081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72553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1869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750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544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43191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6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6213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696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72086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0982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79767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5931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94854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3278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13349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4094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19103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336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21321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3328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4664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520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86613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6666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8055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0485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4551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54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60354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9283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74694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8162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12338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505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55559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24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3200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5653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171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94125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5684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97532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9702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13816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8532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27671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5054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32654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9817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53857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6420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78531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7385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83874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0149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8338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40999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6665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52840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83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76381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1435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9999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86856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4720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88761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135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96500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5633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41190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2820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7780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6395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4251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8144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105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31022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8100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41359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2906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3339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4456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50688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3933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69531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281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7146118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7537367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91158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3003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93107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6873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95729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1912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97737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3770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01166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1125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23484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8821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30047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6236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48197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8618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52845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520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63983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9396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87515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9824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5391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3527961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9504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9934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4584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0343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74653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4426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87315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3333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03052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9313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0453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629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65187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045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85565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563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538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8724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1824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18800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049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40679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9999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085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13229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9733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6367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64915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071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97931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167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6255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23430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5362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077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0379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6176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3480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0534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76548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8545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6266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80499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9225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03254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35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19729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5389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3678252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3343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699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62483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7563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12260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5426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6697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25805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5803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6173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4339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73138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4185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9130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0109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7078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4391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09057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7444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1051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197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0953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49121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7076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53014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7868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85313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2795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90387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046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93759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05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96912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6276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1166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52819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86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2457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8705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78996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9439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80206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070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924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6688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2498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98648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0292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0403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20234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7417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24150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2231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4452379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0653164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95420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300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04645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010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20931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142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938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4868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9423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6317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110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5684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81414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967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85221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6909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21430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112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4379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46885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5777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52658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3142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54184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3838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59229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3912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7145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37496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708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38632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0578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4822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7537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5510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1415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4416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93741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3589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14161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613164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7530326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4229288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8111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6698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49322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651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7352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646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61240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3861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4383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2157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36015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069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38654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471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43750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140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6018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81823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4481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237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0737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106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22377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6093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23087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4721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35480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612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3690700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0928739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48580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8941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82776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39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2676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93957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145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99817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9087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596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44880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5614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7979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627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81078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303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86189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270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00802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8468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0334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18446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0661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18501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75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80614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9563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85181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843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8982982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229006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92473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5983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18682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4194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1844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3277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41073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1135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5024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86178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8186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95423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9242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719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58239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7960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62152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2082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9975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74761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404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81066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6843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6237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48074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6177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56508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6366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62351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1602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241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3589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8182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6577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291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92731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4342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39041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228268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8733093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26144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6882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542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39263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4606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48036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469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61184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2412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6620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8857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66246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9445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68945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0828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1650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7469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8227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0944085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9095344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50252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4460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78387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7265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90010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0470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02636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6643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03828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0774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03842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2469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08474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9001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20848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8112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625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29331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2367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39258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8552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8593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49240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2054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51590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819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52343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144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66254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2338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77857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2920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83199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30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85122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5149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352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95145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7456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16726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2940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1863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6788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7027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61831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7449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66946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5450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88054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6589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552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0382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8865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4693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30053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7774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740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3250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9449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76401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1959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8030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5206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59662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5411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85816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476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50169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9559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54819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868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74479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5292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7566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96799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2663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99471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1239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01370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7997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983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12621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026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34166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4778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36817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937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46482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5027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251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61557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926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7659871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2270447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0622885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80300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22523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588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30981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536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41421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6482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2850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9882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8464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65705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7949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14996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8674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20371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5368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6904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656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30778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971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39958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158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54319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808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56968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596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74730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0503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2156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86247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1667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0789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09428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486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24443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5773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62576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9772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69584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9958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9994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2519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8416771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8069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850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95753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5959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97223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713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56255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0001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7826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0528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2043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77825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847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30963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749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73389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6582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4942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89190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977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22444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1552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8242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1251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4876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3820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75150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6371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78306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1359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272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979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9905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121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35318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324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51085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7396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78082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4731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58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204087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9370374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458533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5017800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7990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8165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238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9234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7876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98890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066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3217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3371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6619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0937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9118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40160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5463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67598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3028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45009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7343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6346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71230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2973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75560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9055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22883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831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25557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562796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1718456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26812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9904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7448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96878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7141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10822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2179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39640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5257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4089300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425226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50813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3192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3838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63962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8715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5998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80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97860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497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02549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6038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03282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8105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33293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5429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35236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6525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44543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7922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53704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3025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69250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6334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74638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779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02701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9824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3175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8935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27024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9103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36707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9984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57820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1689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353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68262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3685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04890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4541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06867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8853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686122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1896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5657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66538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3541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75026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4197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75830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003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00034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7152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1896543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4810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9357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66741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7643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72179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381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15360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9196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9906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7162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21854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4479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23062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719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23094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7225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53481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7024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0906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525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8089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8570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217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7028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5063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76706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9671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98597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5039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16775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0671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0204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21590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6249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457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82518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2551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1522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1104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610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8672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52660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6856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90749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0225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00017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9262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39812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647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5579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74022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70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82495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9408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46884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9029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4031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036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77965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7199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86821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3671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88310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982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88820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4094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2251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67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2930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641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258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64294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5879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285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0899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4174034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2813974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61379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3634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73747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7321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9193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139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44631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4235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50444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9650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0212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87094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1539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88996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68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06721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522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1013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0244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131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4293142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2045361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45347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5078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50714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9010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56516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740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08475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8103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14998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59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25436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4295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8225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5974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75951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5963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81755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08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89000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524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36039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459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40660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9950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47234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8822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174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02381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769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13504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9177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16219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1988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0273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29768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39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29778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4404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421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60144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3385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91392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0703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42613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5221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45308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5185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73481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404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85070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7067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8480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96993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8842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13996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879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17432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589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23185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2914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1106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44860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8805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336254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9213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3662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30741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4479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36600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553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60069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076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96992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273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99392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55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6308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1687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40225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676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51383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6114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1317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95788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3815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8324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05729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406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20064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2727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4885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58190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0340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60849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308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36831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9873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9391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44569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2819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57682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5436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90370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946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08170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655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41607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5215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44777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5085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50846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0409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69807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1005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4636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31910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304578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4265072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71942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3862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8455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79968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97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8653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6930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8585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2829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36309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877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0127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8607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080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78281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7236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8739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49619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1027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53454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3900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7725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01250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393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18577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302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4520294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9793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0810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75608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4500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9646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2672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3094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22706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1248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41134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749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45046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471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57351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6607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9696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0129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683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11716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6519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16308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6426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31391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7165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33349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6288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33361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9140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56873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359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57591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6257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59485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6094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5669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94257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200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9573269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2993606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0881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4263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722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61256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2289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04405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903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4030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16784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9124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19467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0216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25563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3782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1945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7984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91096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7749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0758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131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0772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9263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13921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5546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22380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9927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0883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5857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2356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361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70208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5732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74824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0309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1364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00560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250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05646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779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8354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16009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0445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18698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4261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24559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9362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31059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5467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66521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4570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3308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25050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0064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70251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2551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5145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35751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0719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F5CFE5083104F428ACF49647A9D5A88" ma:contentTypeVersion="12" ma:contentTypeDescription="Create a new document." ma:contentTypeScope="" ma:versionID="de632e68675f8c7d1d65bdf0f24da074">
  <xsd:schema xmlns:xsd="http://www.w3.org/2001/XMLSchema" xmlns:xs="http://www.w3.org/2001/XMLSchema" xmlns:p="http://schemas.microsoft.com/office/2006/metadata/properties" xmlns:ns1="http://schemas.microsoft.com/sharepoint/v3" xmlns:ns3="a62ed858-e3eb-4a7b-a27a-7708d47af4e4" xmlns:ns4="f2058b48-929f-4d77-8282-a1f6bc6510fb" targetNamespace="http://schemas.microsoft.com/office/2006/metadata/properties" ma:root="true" ma:fieldsID="4ac9ccff814344d5232b980818ed6781" ns1:_="" ns3:_="" ns4:_="">
    <xsd:import namespace="http://schemas.microsoft.com/sharepoint/v3"/>
    <xsd:import namespace="a62ed858-e3eb-4a7b-a27a-7708d47af4e4"/>
    <xsd:import namespace="f2058b48-929f-4d77-8282-a1f6bc6510fb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1:_ip_UnifiedCompliancePolicyProperties" minOccurs="0"/>
                <xsd:element ref="ns1:_ip_UnifiedCompliancePolicyUIAction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13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14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62ed858-e3eb-4a7b-a27a-7708d47af4e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2058b48-929f-4d77-8282-a1f6bc6510fb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ip_UnifiedCompliancePolicyProperties xmlns="http://schemas.microsoft.com/sharepoint/v3" xsi:nil="true"/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E04B1D6-1D1A-47E8-8D50-D609C5D0919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a62ed858-e3eb-4a7b-a27a-7708d47af4e4"/>
    <ds:schemaRef ds:uri="f2058b48-929f-4d77-8282-a1f6bc6510f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272A22AE-8EFF-453A-BE7B-F92149AD35E5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D72893D2-AA38-466B-9B63-FF8F96F71B47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</ds:schemaRefs>
</ds:datastoreItem>
</file>

<file path=customXml/itemProps4.xml><?xml version="1.0" encoding="utf-8"?>
<ds:datastoreItem xmlns:ds="http://schemas.openxmlformats.org/officeDocument/2006/customXml" ds:itemID="{E4FDBF32-72E0-AD4B-AECF-81296829FD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0</Pages>
  <Words>3997</Words>
  <Characters>23947</Characters>
  <Application>Microsoft Office Word</Application>
  <DocSecurity>0</DocSecurity>
  <Lines>392</Lines>
  <Paragraphs>1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ildren's Hospital Colorado</Company>
  <LinksUpToDate>false</LinksUpToDate>
  <CharactersWithSpaces>278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'Keefe, Siobhan</dc:creator>
  <cp:keywords/>
  <dc:description/>
  <cp:lastModifiedBy>Microsoft Office User</cp:lastModifiedBy>
  <cp:revision>1</cp:revision>
  <dcterms:created xsi:type="dcterms:W3CDTF">2020-09-15T18:23:00Z</dcterms:created>
  <dcterms:modified xsi:type="dcterms:W3CDTF">2020-09-15T18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F5CFE5083104F428ACF49647A9D5A88</vt:lpwstr>
  </property>
</Properties>
</file>